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20E9" w:rsidRDefault="007520E9" w:rsidP="007520E9"/>
    <w:p w:rsidR="007520E9" w:rsidRDefault="007520E9" w:rsidP="007520E9">
      <w:r w:rsidRPr="003308AB">
        <w:rPr>
          <w:b/>
        </w:rPr>
        <w:t>Explicit memory</w:t>
      </w:r>
      <w:r>
        <w:t xml:space="preserve"> is the conscious recall of an event</w:t>
      </w:r>
      <w:r w:rsidRPr="003308AB">
        <w:rPr>
          <w:b/>
        </w:rPr>
        <w:t>. Implicit emotional</w:t>
      </w:r>
      <w:r>
        <w:t xml:space="preserve"> memory is an emotion without conscious recall of the event that created the emotion </w:t>
      </w:r>
      <w:r w:rsidR="00E14A8F">
        <w:fldChar w:fldCharType="begin"/>
      </w:r>
      <w:r w:rsidR="00E14A8F">
        <w:instrText xml:space="preserve"> ADDIN EN.CITE &lt;EndNote&gt;&lt;Cite&gt;&lt;Author&gt;LeDoux&lt;/Author&gt;&lt;Year&gt;2007&lt;/Year&gt;&lt;RecNum&gt;1313&lt;/RecNum&gt;&lt;DisplayText&gt;(LeDoux 2007)&lt;/DisplayText&gt;&lt;record&gt;&lt;rec-number&gt;1313&lt;/rec-number&gt;&lt;foreign-keys&gt;&lt;key app="EN" db-id="0d0rdzzelzpst8eax0qpfpsywr0tw5evx9a9" timestamp="1362079568"&gt;1313&lt;/key&gt;&lt;/foreign-keys&gt;&lt;ref-type name="Generic"&gt;13&lt;/ref-type&gt;&lt;contributors&gt;&lt;authors&gt;&lt;author&gt;LeDoux, J. E.&lt;/author&gt;&lt;/authors&gt;&lt;/contributors&gt;&lt;titles&gt;&lt;title&gt;Emotional memory&lt;/title&gt;&lt;secondary-title&gt;Scholarpedia&lt;/secondary-title&gt;&lt;/titles&gt;&lt;pages&gt;1806-1806&lt;/pages&gt;&lt;volume&gt;2&lt;/volume&gt;&lt;dates&gt;&lt;year&gt;2007&lt;/year&gt;&lt;/dates&gt;&lt;urls&gt;&lt;/urls&gt;&lt;/record&gt;&lt;/Cite&gt;&lt;/EndNote&gt;</w:instrText>
      </w:r>
      <w:r w:rsidR="00E14A8F">
        <w:fldChar w:fldCharType="separate"/>
      </w:r>
      <w:r w:rsidR="00E14A8F">
        <w:rPr>
          <w:noProof/>
        </w:rPr>
        <w:t>(LeDoux 2007)</w:t>
      </w:r>
      <w:r w:rsidR="00E14A8F">
        <w:fldChar w:fldCharType="end"/>
      </w:r>
      <w:r w:rsidR="00E14A8F">
        <w:t xml:space="preserve">. </w:t>
      </w:r>
      <w:r>
        <w:t xml:space="preserve">This fact has special importance with children less than three to four years of age. Prior to this age, the regions of the brain responsible for explicit memory are not fully developed, but </w:t>
      </w:r>
      <w:r w:rsidRPr="003308AB">
        <w:rPr>
          <w:b/>
        </w:rPr>
        <w:t>regions responsible for implicit emotional memory</w:t>
      </w:r>
      <w:r w:rsidRPr="003308AB">
        <w:t xml:space="preserve"> </w:t>
      </w:r>
      <w:r>
        <w:t>exist from birth</w:t>
      </w:r>
      <w:r w:rsidR="00E14A8F">
        <w:t xml:space="preserve"> </w:t>
      </w:r>
      <w:r w:rsidR="00E14A8F" w:rsidRPr="003308AB">
        <w:fldChar w:fldCharType="begin">
          <w:fldData xml:space="preserve">PEVuZE5vdGU+PENpdGU+PEF1dGhvcj5KYWNvYnM8L0F1dGhvcj48WWVhcj4xOTg1PC9ZZWFyPjxS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</w:fldData>
        </w:fldChar>
      </w:r>
      <w:r w:rsidR="00E14A8F" w:rsidRPr="003308AB">
        <w:instrText xml:space="preserve"> ADDIN EN.CITE </w:instrText>
      </w:r>
      <w:r w:rsidR="00E14A8F" w:rsidRPr="003308AB">
        <w:fldChar w:fldCharType="begin">
          <w:fldData xml:space="preserve">PEVuZE5vdGU+PENpdGU+PEF1dGhvcj5KYWNvYnM8L0F1dGhvcj48WWVhcj4xOTg1PC9ZZWFyPjxS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</w:fldData>
        </w:fldChar>
      </w:r>
      <w:r w:rsidR="00E14A8F" w:rsidRPr="003308AB">
        <w:instrText xml:space="preserve"> ADDIN EN.CITE.DATA </w:instrText>
      </w:r>
      <w:r w:rsidR="00E14A8F" w:rsidRPr="003308AB">
        <w:fldChar w:fldCharType="end"/>
      </w:r>
      <w:r w:rsidR="00E14A8F" w:rsidRPr="003308AB">
        <w:fldChar w:fldCharType="separate"/>
      </w:r>
      <w:r w:rsidR="00E14A8F" w:rsidRPr="003308AB">
        <w:rPr>
          <w:noProof/>
        </w:rPr>
        <w:t>(Jacobs and Nadel 1985, Rudy and Morledge 1994)</w:t>
      </w:r>
      <w:r w:rsidR="00E14A8F" w:rsidRPr="003308AB">
        <w:fldChar w:fldCharType="end"/>
      </w:r>
      <w:r w:rsidR="00E14A8F" w:rsidRPr="003308AB">
        <w:t>.</w:t>
      </w:r>
      <w:r w:rsidR="00E14A8F">
        <w:t xml:space="preserve"> </w:t>
      </w:r>
      <w:r>
        <w:t xml:space="preserve">Other investigators state that </w:t>
      </w:r>
      <w:r w:rsidRPr="003308AB">
        <w:rPr>
          <w:b/>
        </w:rPr>
        <w:t>explicit memory</w:t>
      </w:r>
      <w:r>
        <w:t xml:space="preserve"> formation does occur </w:t>
      </w:r>
      <w:r w:rsidRPr="003308AB">
        <w:rPr>
          <w:b/>
        </w:rPr>
        <w:t>late in the first year of age</w:t>
      </w:r>
      <w:r w:rsidR="00E14A8F">
        <w:t xml:space="preserve"> </w:t>
      </w:r>
      <w:r w:rsidR="00E14A8F">
        <w:fldChar w:fldCharType="begin"/>
      </w:r>
      <w:r w:rsidR="00E14A8F">
        <w:instrText xml:space="preserve"> ADDIN EN.CITE &lt;EndNote&gt;&lt;Cite&gt;&lt;Author&gt;Rovee-Collier&lt;/Author&gt;&lt;Year&gt;2009&lt;/Year&gt;&lt;RecNum&gt;3381&lt;/RecNum&gt;&lt;DisplayText&gt;(Rovee-Collier and Cuevas 2009)&lt;/DisplayText&gt;&lt;record&gt;&lt;rec-number&gt;3381&lt;/rec-number&gt;&lt;foreign-keys&gt;&lt;key app="EN" db-id="0d0rdzzelzpst8eax0qpfpsywr0tw5evx9a9" timestamp="1452172797"&gt;3381&lt;/key&gt;&lt;/foreign-keys&gt;&lt;ref-type name="Journal Article"&gt;17&lt;/ref-type&gt;&lt;contributors&gt;&lt;authors&gt;&lt;author&gt;Rovee-Collier, C.&lt;/author&gt;&lt;author&gt;Cuevas, K.&lt;/author&gt;&lt;/authors&gt;&lt;/contributors&gt;&lt;auth-address&gt;Department of Psychology, Rutgers University, USA. crovee@earthlink.net&lt;/auth-address&gt;&lt;titles&gt;&lt;title&gt;Multiple memory systems are unnecessary to account for infant memory development: an ecological model&lt;/title&gt;&lt;secondary-title&gt;Dev Psychol&lt;/secondary-title&gt;&lt;alt-title&gt;Developmental psychology&lt;/alt-title&gt;&lt;/titles&gt;&lt;periodical&gt;&lt;full-title&gt;Dev Psychol&lt;/full-title&gt;&lt;abbr-1&gt;Developmental psychology&lt;/abbr-1&gt;&lt;/periodical&gt;&lt;alt-periodical&gt;&lt;full-title&gt;Dev Psychol&lt;/full-title&gt;&lt;abbr-1&gt;Developmental psychology&lt;/abbr-1&gt;&lt;/alt-periodical&gt;&lt;pages&gt;160-74&lt;/pages&gt;&lt;volume&gt;45&lt;/volume&gt;&lt;number&gt;1&lt;/number&gt;&lt;edition&gt;2009/02/13&lt;/edition&gt;&lt;keywords&gt;&lt;keyword&gt;Child Development/*physiology&lt;/keyword&gt;&lt;keyword&gt;Humans&lt;/keyword&gt;&lt;keyword&gt;Infant&lt;/keyword&gt;&lt;keyword&gt;Memory/*physiology&lt;/keyword&gt;&lt;keyword&gt;*Models, Psychological&lt;/keyword&gt;&lt;keyword&gt;Perception/*physiology&lt;/keyword&gt;&lt;/keywords&gt;&lt;dates&gt;&lt;year&gt;2009&lt;/year&gt;&lt;pub-dates&gt;&lt;date&gt;Jan&lt;/date&gt;&lt;/pub-dates&gt;&lt;/dates&gt;&lt;isbn&gt;0012-1649 (Print)&amp;#xD;0012-1649&lt;/isbn&gt;&lt;accession-num&gt;19209999&lt;/accession-num&gt;&lt;urls&gt;&lt;/urls&gt;&lt;custom2&gt;Pmc2693033&lt;/custom2&gt;&lt;custom6&gt;Nihms90745&lt;/custom6&gt;&lt;electronic-resource-num&gt;10.1037/a0014538&lt;/electronic-resource-num&gt;&lt;remote-database-provider&gt;NLM&lt;/remote-database-provider&gt;&lt;language&gt;eng&lt;/language&gt;&lt;/record&gt;&lt;/Cite&gt;&lt;/EndNote&gt;</w:instrText>
      </w:r>
      <w:r w:rsidR="00E14A8F">
        <w:fldChar w:fldCharType="separate"/>
      </w:r>
      <w:r w:rsidR="00E14A8F">
        <w:rPr>
          <w:noProof/>
        </w:rPr>
        <w:t>(Rovee-Collier and Cuevas 2009)</w:t>
      </w:r>
      <w:r w:rsidR="00E14A8F">
        <w:fldChar w:fldCharType="end"/>
      </w:r>
      <w:r w:rsidR="00E14A8F">
        <w:t xml:space="preserve">. </w:t>
      </w:r>
      <w:r>
        <w:t>Recognition of awareness in children may be problematic</w:t>
      </w:r>
      <w:r w:rsidR="00E14A8F">
        <w:t xml:space="preserve"> </w:t>
      </w:r>
      <w:r w:rsidR="00E14A8F">
        <w:fldChar w:fldCharType="begin"/>
      </w:r>
      <w:r w:rsidR="00E14A8F">
        <w:instrText xml:space="preserve"> ADDIN EN.CITE &lt;EndNote&gt;&lt;Cite&gt;&lt;Author&gt;Davidson&lt;/Author&gt;&lt;Year&gt;2007&lt;/Year&gt;&lt;RecNum&gt;534&lt;/RecNum&gt;&lt;DisplayText&gt;(Davidson 2007)&lt;/DisplayText&gt;&lt;record&gt;&lt;rec-number&gt;534&lt;/rec-number&gt;&lt;foreign-keys&gt;&lt;key app="EN" db-id="0d0rdzzelzpst8eax0qpfpsywr0tw5evx9a9" timestamp="1362079567"&gt;534&lt;/key&gt;&lt;/foreign-keys&gt;&lt;ref-type name="Journal Article"&gt;17&lt;/ref-type&gt;&lt;contributors&gt;&lt;authors&gt;&lt;author&gt;Davidson, A. J.&lt;/author&gt;&lt;/authors&gt;&lt;/contributors&gt;&lt;auth-address&gt;Department of Anaesthesia and Pain Management, Royal Children&amp;apos;s Hospital, Parkville, Australia. andrew.davidson@rch.org.au&lt;/auth-address&gt;&lt;titles&gt;&lt;title&gt;The aims of anesthesia in infants: the relevance of philosophy, psychology and a little evidence&lt;/title&gt;&lt;secondary-title&gt;Paediatr Anaesth&lt;/secondary-title&gt;&lt;/titles&gt;&lt;periodical&gt;&lt;full-title&gt;Paediatr Anaesth&lt;/full-title&gt;&lt;/periodical&gt;&lt;pages&gt;102-8&lt;/pages&gt;&lt;volume&gt;17&lt;/volume&gt;&lt;number&gt;2&lt;/number&gt;&lt;edition&gt;2007/01/24&lt;/edition&gt;&lt;keywords&gt;&lt;keyword&gt;Anesthesia/adverse effects/ methods/ psychology&lt;/keyword&gt;&lt;keyword&gt;Child Development&lt;/keyword&gt;&lt;keyword&gt;Child Psychology&lt;/keyword&gt;&lt;keyword&gt;Consciousness/drug effects&lt;/keyword&gt;&lt;keyword&gt;Humans&lt;/keyword&gt;&lt;keyword&gt;Infant&lt;/keyword&gt;&lt;keyword&gt;Infant, Newborn&lt;/keyword&gt;&lt;keyword&gt;Memory/drug effects&lt;/keyword&gt;&lt;keyword&gt;Philosophy&lt;/keyword&gt;&lt;/keywords&gt;&lt;dates&gt;&lt;year&gt;2007&lt;/year&gt;&lt;pub-dates&gt;&lt;date&gt;Feb&lt;/date&gt;&lt;/pub-dates&gt;&lt;/dates&gt;&lt;isbn&gt;1155-5645 (Print)&amp;#xD;1155-5645 (Linking)&lt;/isbn&gt;&lt;accession-num&gt;17238879&lt;/accession-num&gt;&lt;urls&gt;&lt;/urls&gt;&lt;custom3&gt;yes&lt;/custom3&gt;&lt;custom4&gt;awaiting classification&lt;/custom4&gt;&lt;custom5&gt;maybe&lt;/custom5&gt;&lt;custom6&gt;no&lt;/custom6&gt;&lt;custom7&gt;not sent out&lt;/custom7&gt;&lt;electronic-resource-num&gt;10.1111/j.1460-9592.2006.02053.x&lt;/electronic-resource-num&gt;&lt;remote-database-provider&gt;NLM&lt;/remote-database-provider&gt;&lt;language&gt;eng&lt;/language&gt;&lt;modified-date&gt;no&lt;/modified-date&gt;&lt;/record&gt;&lt;/Cite&gt;&lt;/EndNote&gt;</w:instrText>
      </w:r>
      <w:r w:rsidR="00E14A8F">
        <w:fldChar w:fldCharType="separate"/>
      </w:r>
      <w:r w:rsidR="00E14A8F">
        <w:rPr>
          <w:noProof/>
        </w:rPr>
        <w:t>(Davidson 2007)</w:t>
      </w:r>
      <w:r w:rsidR="00E14A8F">
        <w:fldChar w:fldCharType="end"/>
      </w:r>
      <w:r w:rsidR="00E14A8F">
        <w:t xml:space="preserve">. </w:t>
      </w:r>
      <w:r>
        <w:t xml:space="preserve">Post-traumatic stress disorder (PTSD) is an anxiety disorder that occurs after a horrifying event. Awareness cases that are associated with pain and or panic can lead to PTSD. PTSD may also arise postoperatively in the absence of memory of intraoperative events, as well as in the setting of dreams, that were corroborated by the operating room staff or would meet the criteria of highly </w:t>
      </w:r>
      <w:r w:rsidR="00E14A8F">
        <w:t xml:space="preserve">probable intraoperative memory </w:t>
      </w:r>
      <w:r w:rsidR="00E14A8F">
        <w:fldChar w:fldCharType="begin">
          <w:fldData xml:space="preserve">PEVuZE5vdGU+PENpdGU+PEF1dGhvcj5CbGFjaGVyPC9BdXRob3I+PFllYXI+MTk3NTwvWWVhcj48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</w:fldData>
        </w:fldChar>
      </w:r>
      <w:r w:rsidR="00E14A8F">
        <w:instrText xml:space="preserve"> ADDIN EN.CITE </w:instrText>
      </w:r>
      <w:r w:rsidR="00E14A8F">
        <w:fldChar w:fldCharType="begin">
          <w:fldData xml:space="preserve">PEVuZE5vdGU+PENpdGU+PEF1dGhvcj5CbGFjaGVyPC9BdXRob3I+PFllYXI+MTk3NTwvWWVhcj48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</w:fldData>
        </w:fldChar>
      </w:r>
      <w:r w:rsidR="00E14A8F">
        <w:instrText xml:space="preserve"> ADDIN EN.CITE.DATA </w:instrText>
      </w:r>
      <w:r w:rsidR="00E14A8F">
        <w:fldChar w:fldCharType="end"/>
      </w:r>
      <w:r w:rsidR="00E14A8F">
        <w:fldChar w:fldCharType="separate"/>
      </w:r>
      <w:r w:rsidR="00E14A8F">
        <w:rPr>
          <w:noProof/>
        </w:rPr>
        <w:t>(Blacher 1975, Messina 1996, Wang 1999)</w:t>
      </w:r>
      <w:r w:rsidR="00E14A8F">
        <w:fldChar w:fldCharType="end"/>
      </w:r>
      <w:r>
        <w:t xml:space="preserve"> </w:t>
      </w:r>
    </w:p>
    <w:p w:rsidR="007520E9" w:rsidRDefault="007520E9" w:rsidP="007520E9"/>
    <w:p w:rsidR="007520E9" w:rsidRDefault="007520E9" w:rsidP="007520E9">
      <w:r>
        <w:t xml:space="preserve">When reviewing studies of the psychological sequelae of cases of </w:t>
      </w:r>
      <w:proofErr w:type="spellStart"/>
      <w:r>
        <w:t>anaesthetic</w:t>
      </w:r>
      <w:proofErr w:type="spellEnd"/>
      <w:r>
        <w:t xml:space="preserve"> awareness with full, explicit recall, </w:t>
      </w:r>
      <w:r w:rsidRPr="00E27F01">
        <w:rPr>
          <w:b/>
        </w:rPr>
        <w:t>nightmare</w:t>
      </w:r>
      <w:r>
        <w:t xml:space="preserve">s are the most common traumatic complaint </w:t>
      </w:r>
      <w:r w:rsidR="002C3323">
        <w:fldChar w:fldCharType="begin"/>
      </w:r>
      <w:r w:rsidR="002C3323">
        <w:instrText xml:space="preserve"> ADDIN EN.CITE &lt;EndNote&gt;&lt;Cite&gt;&lt;Author&gt;Wang&lt;/Author&gt;&lt;Year&gt;1999&lt;/Year&gt;&lt;RecNum&gt;2218&lt;/RecNum&gt;&lt;DisplayText&gt;(Wang 1999)&lt;/DisplayText&gt;&lt;record&gt;&lt;rec-number&gt;2218&lt;/rec-number&gt;&lt;foreign-keys&gt;&lt;key app="EN" db-id="0d0rdzzelzpst8eax0qpfpsywr0tw5evx9a9" timestamp="1362079568"&gt;2218&lt;/key&gt;&lt;/foreign-keys&gt;&lt;ref-type name="Book Section"&gt;5&lt;/ref-type&gt;&lt;contributors&gt;&lt;authors&gt;&lt;author&gt;Wang, M.&lt;/author&gt;&lt;/authors&gt;&lt;secondary-authors&gt;&lt;author&gt;Jordan C, Vaughan D. J. A. Newton D. E. F.&lt;/author&gt;&lt;/secondary-authors&gt;&lt;/contributors&gt;&lt;titles&gt;&lt;title&gt;The psychological consequences of awareness during surgery&lt;/title&gt;&lt;secondary-title&gt;Memory and Awareness in Anaesthesia IV&lt;/secondary-title&gt;&lt;/titles&gt;&lt;pages&gt;315-324&lt;/pages&gt;&lt;dates&gt;&lt;year&gt;1999&lt;/year&gt;&lt;/dates&gt;&lt;publisher&gt;Imperial College Press&lt;/publisher&gt;&lt;urls&gt;&lt;/urls&gt;&lt;/record&gt;&lt;/Cite&gt;&lt;/EndNote&gt;</w:instrText>
      </w:r>
      <w:r w:rsidR="002C3323">
        <w:fldChar w:fldCharType="separate"/>
      </w:r>
      <w:r w:rsidR="002C3323">
        <w:rPr>
          <w:noProof/>
        </w:rPr>
        <w:t>(Wang 1999)</w:t>
      </w:r>
      <w:r w:rsidR="002C3323">
        <w:fldChar w:fldCharType="end"/>
      </w:r>
      <w:r w:rsidR="002C3323">
        <w:t xml:space="preserve">. </w:t>
      </w:r>
      <w:r>
        <w:t xml:space="preserve">Other sequelae are insomnia, intrusive images and thoughts about the operation, fear of returning to hospital, and anxiety. These nightmares are generally recurrent and have specific content relating to the experience of awareness and paralysis, such as being buried alive. Patients </w:t>
      </w:r>
      <w:r w:rsidRPr="00793422">
        <w:rPr>
          <w:b/>
        </w:rPr>
        <w:t>without any explicit intra-operative recall</w:t>
      </w:r>
      <w:r>
        <w:t xml:space="preserve"> may report them. An attempt to correlate these nightmares with circumstantial evidence of light </w:t>
      </w:r>
      <w:proofErr w:type="spellStart"/>
      <w:r>
        <w:t>anaesthesia</w:t>
      </w:r>
      <w:proofErr w:type="spellEnd"/>
      <w:r>
        <w:t xml:space="preserve"> in the </w:t>
      </w:r>
      <w:proofErr w:type="spellStart"/>
      <w:r>
        <w:t>anaesthetic</w:t>
      </w:r>
      <w:proofErr w:type="spellEnd"/>
      <w:r>
        <w:t xml:space="preserve"> record may be unsuccessful. They may be associated with panic attacks with unusual content. The content of the panic attack and the recurrent dreams, along with the timing of onset, make intra-operative consciousness with distress but explicit amnesia the most likely </w:t>
      </w:r>
      <w:proofErr w:type="spellStart"/>
      <w:r>
        <w:t>aetiology</w:t>
      </w:r>
      <w:proofErr w:type="spellEnd"/>
      <w:r>
        <w:t>, despite the absence of substantive intra-operative evidence of being conscious.</w:t>
      </w:r>
    </w:p>
    <w:p w:rsidR="007520E9" w:rsidRDefault="007520E9" w:rsidP="007520E9">
      <w:r>
        <w:t xml:space="preserve">Light </w:t>
      </w:r>
      <w:proofErr w:type="spellStart"/>
      <w:r>
        <w:t>anaesthesia</w:t>
      </w:r>
      <w:proofErr w:type="spellEnd"/>
      <w:r>
        <w:t xml:space="preserve"> has been defined for past and current techniques</w:t>
      </w:r>
      <w:r w:rsidR="002C3323">
        <w:t xml:space="preserve"> </w:t>
      </w:r>
      <w:r w:rsidR="002C3323">
        <w:fldChar w:fldCharType="begin">
          <w:fldData xml:space="preserve">PEVuZE5vdGU+PENpdGU+PEF1dGhvcj5Ccm93bmU8L0F1dGhvcj48WWVhcj4xOTczPC9ZZWFyPjxS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</w:fldData>
        </w:fldChar>
      </w:r>
      <w:r w:rsidR="00D8659B">
        <w:instrText xml:space="preserve"> ADDIN EN.CITE </w:instrText>
      </w:r>
      <w:r w:rsidR="00D8659B">
        <w:fldChar w:fldCharType="begin">
          <w:fldData xml:space="preserve">PEVuZE5vdGU+PENpdGU+PEF1dGhvcj5Ccm93bmU8L0F1dGhvcj48WWVhcj4xOTczPC9ZZWFyPjxS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</w:fldData>
        </w:fldChar>
      </w:r>
      <w:r w:rsidR="00D8659B">
        <w:instrText xml:space="preserve"> ADDIN EN.CITE.DATA </w:instrText>
      </w:r>
      <w:r w:rsidR="00D8659B">
        <w:fldChar w:fldCharType="end"/>
      </w:r>
      <w:r w:rsidR="002C3323">
        <w:fldChar w:fldCharType="separate"/>
      </w:r>
      <w:r w:rsidR="00D8659B">
        <w:rPr>
          <w:noProof/>
        </w:rPr>
        <w:t>(Browne, R et al. 1973, Russell 1986, Schwender, Faber-Zullig et al. 1994, Flaishon, Windsor et al. 1997, Ghoneim, Block et al. 2000, Ekman, Brudin et al. 2004, Zhang, Xu et al. 2011)</w:t>
      </w:r>
      <w:r w:rsidR="002C3323">
        <w:fldChar w:fldCharType="end"/>
      </w:r>
      <w:r w:rsidR="00D8659B">
        <w:t xml:space="preserve">. </w:t>
      </w:r>
      <w:r>
        <w:t xml:space="preserve">The use of neuromuscular blocking drugs (NMBs) as chemical </w:t>
      </w:r>
      <w:r w:rsidR="007D1F51">
        <w:t>restraints</w:t>
      </w:r>
      <w:r>
        <w:t xml:space="preserve"> in light anesthetic techniques has decreased due to the introduction of more effective </w:t>
      </w:r>
      <w:r w:rsidR="007D1F51">
        <w:t>anesthetics</w:t>
      </w:r>
      <w:r>
        <w:t xml:space="preserve"> </w:t>
      </w:r>
      <w:r w:rsidR="00D8659B">
        <w:fldChar w:fldCharType="begin">
          <w:fldData xml:space="preserve">PEVuZE5vdGU+PENpdGU+PEF1dGhvcj5NYXVydHVhPC9BdXRob3I+PFllYXI+MjAwODwvWWVhcj48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</w:fldData>
        </w:fldChar>
      </w:r>
      <w:r w:rsidR="00D8659B">
        <w:instrText xml:space="preserve"> ADDIN EN.CITE </w:instrText>
      </w:r>
      <w:r w:rsidR="00D8659B">
        <w:fldChar w:fldCharType="begin">
          <w:fldData xml:space="preserve">PEVuZE5vdGU+PENpdGU+PEF1dGhvcj5NYXVydHVhPC9BdXRob3I+PFllYXI+MjAwODwvWWVhcj48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</w:fldData>
        </w:fldChar>
      </w:r>
      <w:r w:rsidR="00D8659B">
        <w:instrText xml:space="preserve"> ADDIN EN.CITE.DATA </w:instrText>
      </w:r>
      <w:r w:rsidR="00D8659B">
        <w:fldChar w:fldCharType="end"/>
      </w:r>
      <w:r w:rsidR="00D8659B">
        <w:fldChar w:fldCharType="separate"/>
      </w:r>
      <w:r w:rsidR="00D8659B">
        <w:rPr>
          <w:noProof/>
        </w:rPr>
        <w:t>(Maurtua, Deogaonkar et al. 2008)</w:t>
      </w:r>
      <w:r w:rsidR="00D8659B">
        <w:fldChar w:fldCharType="end"/>
      </w:r>
      <w:r w:rsidR="00D8659B">
        <w:t xml:space="preserve"> </w:t>
      </w:r>
      <w:r>
        <w:t xml:space="preserve">and greater hemodynamic control with the introduction of </w:t>
      </w:r>
      <w:proofErr w:type="spellStart"/>
      <w:r>
        <w:t>echocardocardiography</w:t>
      </w:r>
      <w:proofErr w:type="spellEnd"/>
      <w:r>
        <w:t xml:space="preserve"> that has enabled more precise targeting of vasoactive drugs and </w:t>
      </w:r>
      <w:r w:rsidR="007D1F51">
        <w:t>anesthetics</w:t>
      </w:r>
      <w:r w:rsidR="00D8659B">
        <w:t xml:space="preserve"> </w:t>
      </w:r>
      <w:r w:rsidR="00D8659B">
        <w:fldChar w:fldCharType="begin"/>
      </w:r>
      <w:r w:rsidR="00D8659B">
        <w:instrText xml:space="preserve"> ADDIN EN.CITE &lt;EndNote&gt;&lt;Cite&gt;&lt;Author&gt;Manecke&lt;/Author&gt;&lt;Year&gt;2009&lt;/Year&gt;&lt;RecNum&gt;3383&lt;/RecNum&gt;&lt;DisplayText&gt;(Manecke and Vezina 2009)&lt;/DisplayText&gt;&lt;record&gt;&lt;rec-number&gt;3383&lt;/rec-number&gt;&lt;foreign-keys&gt;&lt;key app="EN" db-id="0d0rdzzelzpst8eax0qpfpsywr0tw5evx9a9" timestamp="1452173907"&gt;3383&lt;/key&gt;&lt;/foreign-keys&gt;&lt;ref-type name="Journal Article"&gt;17&lt;/ref-type&gt;&lt;contributors&gt;&lt;authors&gt;&lt;author&gt;Manecke, G. R., Jr.&lt;/author&gt;&lt;author&gt;Vezina, D. P.&lt;/author&gt;&lt;/authors&gt;&lt;/contributors&gt;&lt;titles&gt;&lt;title&gt;Perioperative transthoracic echocardiography: &amp;quot;universal acid&amp;quot;?&lt;/title&gt;&lt;secondary-title&gt;J Cardiothorac Vasc Anesth&lt;/secondary-title&gt;&lt;alt-title&gt;Journal of cardiothoracic and vascular anesthesia&lt;/alt-title&gt;&lt;/titles&gt;&lt;periodical&gt;&lt;full-title&gt;J Cardiothorac Vasc Anesth&lt;/full-title&gt;&lt;/periodical&gt;&lt;alt-periodical&gt;&lt;full-title&gt;Journal of Cardiothoracic and Vascular Anesthesia&lt;/full-title&gt;&lt;/alt-periodical&gt;&lt;pages&gt;447-9&lt;/pages&gt;&lt;volume&gt;23&lt;/volume&gt;&lt;number&gt;4&lt;/number&gt;&lt;edition&gt;2009/07/25&lt;/edition&gt;&lt;keywords&gt;&lt;keyword&gt;Anesthesiology/*methods&lt;/keyword&gt;&lt;keyword&gt;Biological Evolution&lt;/keyword&gt;&lt;keyword&gt;Cardiac Output/physiology&lt;/keyword&gt;&lt;keyword&gt;Catheterization, Swan-Ganz&lt;/keyword&gt;&lt;keyword&gt;*Echocardiography&lt;/keyword&gt;&lt;keyword&gt;Hemodynamics/physiology&lt;/keyword&gt;&lt;keyword&gt;Humans&lt;/keyword&gt;&lt;keyword&gt;Perioperative Care&lt;/keyword&gt;&lt;keyword&gt;Retrospective Studies&lt;/keyword&gt;&lt;/keywords&gt;&lt;dates&gt;&lt;year&gt;2009&lt;/year&gt;&lt;pub-dates&gt;&lt;date&gt;Aug&lt;/date&gt;&lt;/pub-dates&gt;&lt;/dates&gt;&lt;isbn&gt;1053-0770&lt;/isbn&gt;&lt;accession-num&gt;19628130&lt;/accession-num&gt;&lt;urls&gt;&lt;/urls&gt;&lt;electronic-resource-num&gt;10.1053/j.jvca.2009.05.024&lt;/electronic-resource-num&gt;&lt;remote-database-provider&gt;NLM&lt;/remote-database-provider&gt;&lt;language&gt;eng&lt;/language&gt;&lt;/record&gt;&lt;/Cite&gt;&lt;/EndNote&gt;</w:instrText>
      </w:r>
      <w:r w:rsidR="00D8659B">
        <w:fldChar w:fldCharType="separate"/>
      </w:r>
      <w:r w:rsidR="00D8659B">
        <w:rPr>
          <w:noProof/>
        </w:rPr>
        <w:t>(Manecke and Vezina 2009)</w:t>
      </w:r>
      <w:r w:rsidR="00D8659B">
        <w:fldChar w:fldCharType="end"/>
      </w:r>
      <w:r>
        <w:t xml:space="preserve"> </w:t>
      </w:r>
      <w:r w:rsidR="00C961D3">
        <w:t>(</w:t>
      </w:r>
      <w:r w:rsidR="00C961D3" w:rsidRPr="00C961D3">
        <w:t>Cardiovascular Function &amp; Pathologies</w:t>
      </w:r>
      <w:r w:rsidR="00C961D3">
        <w:t>)</w:t>
      </w:r>
      <w:r>
        <w:t xml:space="preserve">. We believe that the evidence supports that at least a </w:t>
      </w:r>
      <w:r w:rsidRPr="00793422">
        <w:rPr>
          <w:b/>
        </w:rPr>
        <w:t xml:space="preserve">portion of intra-operative dreaming </w:t>
      </w:r>
      <w:r>
        <w:t xml:space="preserve">is an indication of </w:t>
      </w:r>
      <w:r w:rsidRPr="00793422">
        <w:rPr>
          <w:b/>
        </w:rPr>
        <w:t>light intra-operative</w:t>
      </w:r>
      <w:r>
        <w:t xml:space="preserve"> </w:t>
      </w:r>
      <w:proofErr w:type="spellStart"/>
      <w:r>
        <w:t>anaesthesia</w:t>
      </w:r>
      <w:proofErr w:type="spellEnd"/>
      <w:r>
        <w:t xml:space="preserve"> or wakefulness. Intra-operative dreaming should be considered an after-the-fact “clinical sign” similar in importance to intra-operative movement. </w:t>
      </w:r>
      <w:r w:rsidRPr="00793422">
        <w:rPr>
          <w:b/>
        </w:rPr>
        <w:t>Intra-operative dreaming</w:t>
      </w:r>
      <w:r>
        <w:t xml:space="preserve"> is </w:t>
      </w:r>
      <w:r w:rsidRPr="00793422">
        <w:rPr>
          <w:b/>
        </w:rPr>
        <w:t>not</w:t>
      </w:r>
      <w:r>
        <w:t xml:space="preserve"> the same as </w:t>
      </w:r>
      <w:r w:rsidRPr="00793422">
        <w:rPr>
          <w:b/>
        </w:rPr>
        <w:t>postoperative nightmares</w:t>
      </w:r>
      <w:r>
        <w:t xml:space="preserve"> or other psychological disturbances which are a traumatic reaction to intra-operative awareness or wakefulness. These may be present without full-blown </w:t>
      </w:r>
      <w:r w:rsidR="007D1F51">
        <w:t>post-traumatic</w:t>
      </w:r>
      <w:r>
        <w:t xml:space="preserve"> stress disorder (PTSD) </w:t>
      </w:r>
      <w:r w:rsidR="00D8659B">
        <w:fldChar w:fldCharType="begin"/>
      </w:r>
      <w:r w:rsidR="00A02C2E">
        <w:instrText xml:space="preserve"> ADDIN EN.CITE &lt;EndNote&gt;&lt;Cite&gt;&lt;Author&gt;Andrade&lt;/Author&gt;&lt;Year&gt;2011&lt;/Year&gt;&lt;RecNum&gt;3384&lt;/RecNum&gt;&lt;DisplayText&gt;(Andrade 2011)&lt;/DisplayText&gt;&lt;record&gt;&lt;rec-number&gt;3384&lt;/rec-number&gt;&lt;foreign-keys&gt;&lt;key app="EN" db-id="0d0rdzzelzpst8eax0qpfpsywr0tw5evx9a9" timestamp="1452174016"&gt;3384&lt;/key&gt;&lt;/foreign-keys&gt;&lt;ref-type name="Personal Communication"&gt;26&lt;/ref-type&gt;&lt;contributors&gt;&lt;authors&gt;&lt;author&gt;Andrade, J,&lt;/author&gt;&lt;/authors&gt;&lt;secondary-authors&gt;&lt;author&gt;[Pers Comm]. &lt;/author&gt;&lt;/secondary-authors&gt;&lt;/contributors&gt;&lt;titles&gt;&lt;title&gt;Letter to: A. Messina 5th June 2011.&lt;/title&gt;&lt;/titles&gt;&lt;num-vols&gt;[Pers Comm]. &lt;/num-vols&gt;&lt;dates&gt;&lt;year&gt;2011&lt;/year&gt;&lt;/dates&gt;&lt;pub-location&gt;School of Psychology, Cognition Institute, Plymouth University, UK.&lt;/pub-location&gt;&lt;urls&gt;&lt;/urls&gt;&lt;/record&gt;&lt;/Cite&gt;&lt;/EndNote&gt;</w:instrText>
      </w:r>
      <w:r w:rsidR="00D8659B">
        <w:fldChar w:fldCharType="separate"/>
      </w:r>
      <w:r w:rsidR="00D8659B">
        <w:rPr>
          <w:noProof/>
        </w:rPr>
        <w:t>(Andrade 2011)</w:t>
      </w:r>
      <w:r w:rsidR="00D8659B">
        <w:fldChar w:fldCharType="end"/>
      </w:r>
      <w:r w:rsidR="00D8659B">
        <w:t xml:space="preserve">, </w:t>
      </w:r>
      <w:r>
        <w:t>Appendix 1).</w:t>
      </w:r>
    </w:p>
    <w:p w:rsidR="007520E9" w:rsidRDefault="007520E9" w:rsidP="007520E9">
      <w:r>
        <w:t xml:space="preserve">The ASA Task Force stated that “dreaming is not considered intraoperative awareness” (ASA 2006). However, other authors have concluded that </w:t>
      </w:r>
      <w:r w:rsidRPr="00D06F7D">
        <w:rPr>
          <w:b/>
        </w:rPr>
        <w:t>portions of dreams</w:t>
      </w:r>
      <w:r>
        <w:t xml:space="preserve"> represent both </w:t>
      </w:r>
      <w:r w:rsidRPr="00D06F7D">
        <w:rPr>
          <w:b/>
        </w:rPr>
        <w:t xml:space="preserve">corroborated </w:t>
      </w:r>
      <w:r>
        <w:t>(</w:t>
      </w:r>
      <w:proofErr w:type="spellStart"/>
      <w:r>
        <w:t>Aceto</w:t>
      </w:r>
      <w:proofErr w:type="spellEnd"/>
      <w:r>
        <w:t xml:space="preserve"> 2003; Hutchinson 1960) and highly probable intraoperative </w:t>
      </w:r>
      <w:r w:rsidRPr="00D06F7D">
        <w:rPr>
          <w:b/>
        </w:rPr>
        <w:t>memory</w:t>
      </w:r>
      <w:r>
        <w:t xml:space="preserve"> (</w:t>
      </w:r>
      <w:proofErr w:type="spellStart"/>
      <w:r>
        <w:t>Bergstromme</w:t>
      </w:r>
      <w:proofErr w:type="spellEnd"/>
      <w:r>
        <w:t xml:space="preserve"> 1968; Brice 1970; Harris 1971; Leslie 2005; Lyons 1991; Russell 1985). Corroborated memory is memory of an event that is confirmed by eye witnesses of that event - usually the operating room staff. PTSD may also arise </w:t>
      </w:r>
      <w:r>
        <w:lastRenderedPageBreak/>
        <w:t>postoperatively in the absence of memory of intra-operative events, as well as in the setting of dreams that were corroborated by the operating room staff or would meet the criteria of highly probable intra-operative memory (</w:t>
      </w:r>
      <w:proofErr w:type="spellStart"/>
      <w:r>
        <w:t>Blacher</w:t>
      </w:r>
      <w:proofErr w:type="spellEnd"/>
      <w:r>
        <w:t xml:space="preserve"> 1975; Wang 1999). Awareness during surgery with distress, even without pain, is associated with PTSD (</w:t>
      </w:r>
      <w:proofErr w:type="spellStart"/>
      <w:r>
        <w:t>Lennmarken</w:t>
      </w:r>
      <w:proofErr w:type="spellEnd"/>
      <w:r>
        <w:t xml:space="preserve"> 2002; Samuelsson 2007). Wang and colleagues have proposed a refinement of the binary classification of awareness as being either present or absent (Wang 2012). This classification includes a </w:t>
      </w:r>
      <w:r w:rsidRPr="00D06F7D">
        <w:rPr>
          <w:b/>
        </w:rPr>
        <w:t>6 level hierarchy from unconsciousness to consciousness</w:t>
      </w:r>
      <w:r>
        <w:t xml:space="preserve"> that includes </w:t>
      </w:r>
      <w:r w:rsidRPr="00D06F7D">
        <w:rPr>
          <w:b/>
        </w:rPr>
        <w:t>wakefulness and awareness</w:t>
      </w:r>
      <w:r>
        <w:t xml:space="preserve"> (Table 2).</w:t>
      </w:r>
    </w:p>
    <w:p w:rsidR="007520E9" w:rsidRDefault="007520E9" w:rsidP="007520E9"/>
    <w:p w:rsidR="00E14A8F" w:rsidRDefault="007520E9" w:rsidP="007520E9">
      <w:r>
        <w:t xml:space="preserve">PTSD as well as sub-diagnostic PTSD symptoms (PTS) is an anxiety disorder that occurs after a horrifying event (Appendix 1). Memory of any traumatic event can be delayed or recovered many years after the event. The </w:t>
      </w:r>
      <w:r w:rsidRPr="00D06F7D">
        <w:rPr>
          <w:b/>
        </w:rPr>
        <w:t>principle of delayed memory</w:t>
      </w:r>
      <w:r>
        <w:t xml:space="preserve"> is demonstrated by the increase in the reports of </w:t>
      </w:r>
      <w:proofErr w:type="spellStart"/>
      <w:r>
        <w:t>anaesthesia</w:t>
      </w:r>
      <w:proofErr w:type="spellEnd"/>
      <w:r>
        <w:t xml:space="preserve"> awareness with each successive postoperative interview at one to three days and then four to seven days. By the final interview the event rate of awareness may have tripled compared to the first interview (</w:t>
      </w:r>
      <w:proofErr w:type="spellStart"/>
      <w:r>
        <w:t>Lennmarken</w:t>
      </w:r>
      <w:proofErr w:type="spellEnd"/>
      <w:r>
        <w:t xml:space="preserve"> 2002; </w:t>
      </w:r>
      <w:proofErr w:type="spellStart"/>
      <w:r>
        <w:t>Sandin</w:t>
      </w:r>
      <w:proofErr w:type="spellEnd"/>
      <w:r>
        <w:t xml:space="preserve"> 2000). Another source of evidence is the phenomenon of “</w:t>
      </w:r>
      <w:r w:rsidRPr="00D06F7D">
        <w:rPr>
          <w:b/>
        </w:rPr>
        <w:t>anniversary” PTSD</w:t>
      </w:r>
      <w:r>
        <w:t>. The individual may have no symptoms for a year or more after the trauma, but on the anniversary of the incident develops full-blown PTSD. A patient’s memory of their awareness experience can be delayed like all types of traumatic events (Brewin 1996</w:t>
      </w:r>
      <w:r w:rsidR="007D1F51">
        <w:t>). The</w:t>
      </w:r>
      <w:r>
        <w:t xml:space="preserve"> chronic nature of PTSD is demonstrated by a study where </w:t>
      </w:r>
      <w:r w:rsidRPr="00D06F7D">
        <w:rPr>
          <w:b/>
        </w:rPr>
        <w:t>PTSD symptoms secondary to awareness</w:t>
      </w:r>
      <w:r>
        <w:t xml:space="preserve"> under </w:t>
      </w:r>
      <w:proofErr w:type="spellStart"/>
      <w:r>
        <w:t>anaesthesia</w:t>
      </w:r>
      <w:proofErr w:type="spellEnd"/>
      <w:r>
        <w:t xml:space="preserve"> persisted on average </w:t>
      </w:r>
      <w:r w:rsidRPr="00D06F7D">
        <w:rPr>
          <w:b/>
        </w:rPr>
        <w:t>18 years after follow up</w:t>
      </w:r>
      <w:r>
        <w:t xml:space="preserve"> (Osterman 2001). In another study of PTSD, a patient was amnesic for 36 years after the event until he had late recall which was corroborated in court (</w:t>
      </w:r>
      <w:proofErr w:type="spellStart"/>
      <w:r>
        <w:t>Freyd</w:t>
      </w:r>
      <w:proofErr w:type="spellEnd"/>
      <w:r>
        <w:t xml:space="preserve"> 1994).</w:t>
      </w:r>
    </w:p>
    <w:p w:rsidR="00E14A8F" w:rsidRDefault="00A02C2E" w:rsidP="007520E9">
      <w:r w:rsidRPr="00A02C2E">
        <w:t xml:space="preserve">There is </w:t>
      </w:r>
      <w:r w:rsidRPr="00D06F7D">
        <w:rPr>
          <w:b/>
        </w:rPr>
        <w:t>no consensus as to the definition of consciousness</w:t>
      </w:r>
      <w:r w:rsidRPr="00A02C2E">
        <w:t xml:space="preserve"> (</w:t>
      </w:r>
      <w:r>
        <w:fldChar w:fldCharType="begin"/>
      </w:r>
      <w:r>
        <w:instrText xml:space="preserve"> ADDIN EN.CITE &lt;EndNote&gt;&lt;Cite&gt;&lt;Author&gt;Laureys&lt;/Author&gt;&lt;Year&gt;2007&lt;/Year&gt;&lt;RecNum&gt;2931&lt;/RecNum&gt;&lt;DisplayText&gt;(Laureys, Perrin et al. 2007)&lt;/DisplayText&gt;&lt;record&gt;&lt;rec-number&gt;2931&lt;/rec-number&gt;&lt;foreign-keys&gt;&lt;key app="EN" db-id="0d0rdzzelzpst8eax0qpfpsywr0tw5evx9a9" timestamp="1399260834"&gt;2931&lt;/key&gt;&lt;/foreign-keys&gt;&lt;ref-type name="Journal Article"&gt;17&lt;/ref-type&gt;&lt;contributors&gt;&lt;authors&gt;&lt;author&gt;Laureys, S.&lt;/author&gt;&lt;author&gt;Perrin, F.&lt;/author&gt;&lt;author&gt;Bredart, S.&lt;/author&gt;&lt;/authors&gt;&lt;/contributors&gt;&lt;auth-address&gt;Coma Science Group, Cyclotron Research Center and Neurology Department, CHU Sart Tilman Hospital and University of Liege, 4000 Liege, Belgium. steven.laureys@ulg.ac.be&lt;/auth-address&gt;&lt;titles&gt;&lt;title&gt;Self-consciousness in non-communicative patients&lt;/title&gt;&lt;secondary-title&gt;Conscious Cogn&lt;/secondary-title&gt;&lt;alt-title&gt;Consciousness and cognition&lt;/alt-title&gt;&lt;/titles&gt;&lt;periodical&gt;&lt;full-title&gt;Conscious Cogn&lt;/full-title&gt;&lt;/periodical&gt;&lt;alt-periodical&gt;&lt;full-title&gt;Consciousness and Cognition&lt;/full-title&gt;&lt;/alt-periodical&gt;&lt;pages&gt;722-41; discussion 742-5&lt;/pages&gt;&lt;volume&gt;16&lt;/volume&gt;&lt;number&gt;3&lt;/number&gt;&lt;edition&gt;2007/06/05&lt;/edition&gt;&lt;keywords&gt;&lt;keyword&gt;Awareness&lt;/keyword&gt;&lt;keyword&gt;Body Image&lt;/keyword&gt;&lt;keyword&gt;Brain/physiology/physiopathology&lt;/keyword&gt;&lt;keyword&gt;Brain Damage, Chronic/complications/physiopathology/ psychology&lt;/keyword&gt;&lt;keyword&gt;Brain Mapping&lt;/keyword&gt;&lt;keyword&gt;Consciousness&lt;/keyword&gt;&lt;keyword&gt;Consciousness Disorders/etiology/physiopathology/ psychology&lt;/keyword&gt;&lt;keyword&gt;Electroencephalography&lt;/keyword&gt;&lt;keyword&gt;Humans&lt;/keyword&gt;&lt;keyword&gt;Recognition (Psychology)/physiology&lt;/keyword&gt;&lt;keyword&gt;Self Concept&lt;/keyword&gt;&lt;keyword&gt;Sleep/physiology&lt;/keyword&gt;&lt;keyword&gt;Wakefulness&lt;/keyword&gt;&lt;/keywords&gt;&lt;dates&gt;&lt;year&gt;2007&lt;/year&gt;&lt;pub-dates&gt;&lt;date&gt;Sep&lt;/date&gt;&lt;/pub-dates&gt;&lt;/dates&gt;&lt;isbn&gt;1053-8100 (Print)&amp;#xD;1053-8100 (Linking)&lt;/isbn&gt;&lt;accession-num&gt;17544299&lt;/accession-num&gt;&lt;urls&gt;&lt;/urls&gt;&lt;electronic-resource-num&gt;10.1016/j.concog.2007.04.004&lt;/electronic-resource-num&gt;&lt;remote-database-provider&gt;NLM&lt;/remote-database-provider&gt;&lt;language&gt;eng&lt;/language&gt;&lt;/record&gt;&lt;/Cite&gt;&lt;/EndNote&gt;</w:instrText>
      </w:r>
      <w:r>
        <w:fldChar w:fldCharType="separate"/>
      </w:r>
      <w:bookmarkStart w:id="0" w:name="_GoBack"/>
      <w:r>
        <w:rPr>
          <w:noProof/>
        </w:rPr>
        <w:t>(Laureys, Perrin et al. 2007</w:t>
      </w:r>
      <w:bookmarkEnd w:id="0"/>
      <w:r>
        <w:rPr>
          <w:noProof/>
        </w:rPr>
        <w:t>)</w:t>
      </w:r>
      <w:r>
        <w:fldChar w:fldCharType="end"/>
      </w:r>
      <w:r w:rsidRPr="00A02C2E">
        <w:t xml:space="preserve">). Two forms of the incomplete abolition of consciousness during anesthesia have been reported: wakefulness and awareness (recall of events following surgery). </w:t>
      </w:r>
      <w:proofErr w:type="spellStart"/>
      <w:r w:rsidRPr="00A02C2E">
        <w:t>Anaesthesiologists</w:t>
      </w:r>
      <w:proofErr w:type="spellEnd"/>
      <w:r w:rsidRPr="00A02C2E">
        <w:t xml:space="preserve"> titrate the delivery of </w:t>
      </w:r>
      <w:proofErr w:type="spellStart"/>
      <w:r w:rsidRPr="00A02C2E">
        <w:t>anaesthetic</w:t>
      </w:r>
      <w:proofErr w:type="spellEnd"/>
      <w:r w:rsidRPr="00A02C2E">
        <w:t xml:space="preserve"> drugs under the assumption that non-purposeful or spinal cord reflex movement will progress to purposeful movement and then to consciousness or wakefulness unless more </w:t>
      </w:r>
      <w:proofErr w:type="spellStart"/>
      <w:r w:rsidRPr="00A02C2E">
        <w:t>anaesthesia</w:t>
      </w:r>
      <w:proofErr w:type="spellEnd"/>
      <w:r w:rsidRPr="00A02C2E">
        <w:t xml:space="preserve"> is</w:t>
      </w:r>
      <w:r>
        <w:t xml:space="preserve"> administered to a patient </w:t>
      </w:r>
      <w:r>
        <w:fldChar w:fldCharType="begin">
          <w:fldData xml:space="preserve">PEVuZE5vdGU+PENpdGU+PEF1dGhvcj5Kb25lczwvQXV0aG9yPjxZZWFyPjE5OTQ8L1llYXI+PFJl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Kb25lczwvQXV0aG9yPjxZZWFyPjE5OTQ8L1llYXI+PFJl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Jones 1994, Jones 1994)</w:t>
      </w:r>
      <w:r>
        <w:fldChar w:fldCharType="end"/>
      </w:r>
      <w:r>
        <w:t xml:space="preserve"> </w:t>
      </w:r>
      <w:r>
        <w:fldChar w:fldCharType="begin"/>
      </w:r>
      <w:r>
        <w:instrText xml:space="preserve"> ADDIN EN.CITE &lt;EndNote&gt;&lt;Cite&gt;&lt;Author&gt;Bailey&lt;/Author&gt;&lt;Year&gt;1997&lt;/Year&gt;&lt;RecNum&gt;145&lt;/RecNum&gt;&lt;DisplayText&gt;(Bailey and Jones 1997)&lt;/DisplayText&gt;&lt;record&gt;&lt;rec-number&gt;145&lt;/rec-number&gt;&lt;foreign-keys&gt;&lt;key app="EN" db-id="0d0rdzzelzpst8eax0qpfpsywr0tw5evx9a9" timestamp="1362079567"&gt;145&lt;/key&gt;&lt;/foreign-keys&gt;&lt;ref-type name="Journal Article"&gt;17&lt;/ref-type&gt;&lt;contributors&gt;&lt;authors&gt;&lt;author&gt;Bailey, A. R.&lt;/author&gt;&lt;author&gt;Jones, J. G.&lt;/author&gt;&lt;/authors&gt;&lt;/contributors&gt;&lt;auth-address&gt;University Department of Anaesthesia, Addenbrooke&amp;apos;s Hospital, Cambridge, UK.&lt;/auth-address&gt;&lt;titles&gt;&lt;title&gt;Patients&amp;apos; memories of events during general anaesthesia&lt;/title&gt;&lt;secondary-title&gt;Anaesthesia&lt;/secondary-title&gt;&lt;/titles&gt;&lt;periodical&gt;&lt;full-title&gt;Anaesthesia&lt;/full-title&gt;&lt;/periodical&gt;&lt;pages&gt;460-76&lt;/pages&gt;&lt;volume&gt;52&lt;/volume&gt;&lt;number&gt;5&lt;/number&gt;&lt;edition&gt;1997/05/01&lt;/edition&gt;&lt;keywords&gt;&lt;keyword&gt;Anesthesia, General/adverse effects&lt;/keyword&gt;&lt;keyword&gt;Anesthetics, General/ pharmacology&lt;/keyword&gt;&lt;keyword&gt;Awareness/ drug effects/physiology&lt;/keyword&gt;&lt;keyword&gt;Electroencephalography&lt;/keyword&gt;&lt;keyword&gt;Evoked Potentials, Auditory/physiology&lt;/keyword&gt;&lt;keyword&gt;Humans&lt;/keyword&gt;&lt;keyword&gt;Memory/ drug effects/physiology&lt;/keyword&gt;&lt;keyword&gt;Models, Psychological&lt;/keyword&gt;&lt;keyword&gt;Monitoring, Intraoperative/ methods&lt;/keyword&gt;&lt;/keywords&gt;&lt;dates&gt;&lt;year&gt;1997&lt;/year&gt;&lt;pub-dates&gt;&lt;date&gt;May&lt;/date&gt;&lt;/pub-dates&gt;&lt;/dates&gt;&lt;isbn&gt;0003-2409 (Print)&amp;#xD;0003-2409 (Linking)&lt;/isbn&gt;&lt;accession-num&gt;9165967&lt;/accession-num&gt;&lt;urls&gt;&lt;/urls&gt;&lt;custom3&gt;no&lt;/custom3&gt;&lt;custom4&gt;additional&lt;/custom4&gt;&lt;custom5&gt;yes&lt;/custom5&gt;&lt;custom6&gt;no&lt;/custom6&gt;&lt;custom7&gt;not sent out&lt;/custom7&gt;&lt;remote-database-provider&gt;NLM&lt;/remote-database-provider&gt;&lt;language&gt;eng&lt;/language&gt;&lt;modified-date&gt;no&lt;/modified-date&gt;&lt;/record&gt;&lt;/Cite&gt;&lt;/EndNote&gt;</w:instrText>
      </w:r>
      <w:r>
        <w:fldChar w:fldCharType="separate"/>
      </w:r>
      <w:r>
        <w:rPr>
          <w:noProof/>
        </w:rPr>
        <w:t>(Bailey and Jones 1997)</w:t>
      </w:r>
      <w:r>
        <w:fldChar w:fldCharType="end"/>
      </w:r>
      <w:r w:rsidRPr="00A02C2E">
        <w:t xml:space="preserve">). Wakefulness is a form of purposeful movement which is elicited by direct communication with the patient using the response to complex commands in the </w:t>
      </w:r>
      <w:proofErr w:type="spellStart"/>
      <w:r w:rsidRPr="00A02C2E">
        <w:t>n</w:t>
      </w:r>
      <w:r>
        <w:t xml:space="preserve">on </w:t>
      </w:r>
      <w:r w:rsidR="003308AB">
        <w:t>paralyzed</w:t>
      </w:r>
      <w:proofErr w:type="spellEnd"/>
      <w:r>
        <w:t xml:space="preserve"> state </w:t>
      </w:r>
      <w:r>
        <w:fldChar w:fldCharType="begin"/>
      </w:r>
      <w:r>
        <w:instrText xml:space="preserve"> ADDIN EN.CITE &lt;EndNote&gt;&lt;Cite&gt;&lt;Author&gt;Artusio&lt;/Author&gt;&lt;Year&gt;1955&lt;/Year&gt;&lt;RecNum&gt;116&lt;/RecNum&gt;&lt;DisplayText&gt;(Artusio 1955)&lt;/DisplayText&gt;&lt;record&gt;&lt;rec-number&gt;116&lt;/rec-number&gt;&lt;foreign-keys&gt;&lt;key app="EN" db-id="0d0rdzzelzpst8eax0qpfpsywr0tw5evx9a9" timestamp="1362079567"&gt;116&lt;/key&gt;&lt;/foreign-keys&gt;&lt;ref-type name="Journal Article"&gt;17&lt;/ref-type&gt;&lt;contributors&gt;&lt;authors&gt;&lt;author&gt;Artusio, J. F., Jr.&lt;/author&gt;&lt;/authors&gt;&lt;/contributors&gt;&lt;titles&gt;&lt;title&gt;Ether analgesia during major surgery&lt;/title&gt;&lt;secondary-title&gt;J Am Med Assoc&lt;/secondary-title&gt;&lt;/titles&gt;&lt;periodical&gt;&lt;full-title&gt;J Am Med Assoc&lt;/full-title&gt;&lt;/periodical&gt;&lt;pages&gt;33-6&lt;/pages&gt;&lt;volume&gt;157&lt;/volume&gt;&lt;number&gt;1&lt;/number&gt;&lt;edition&gt;1955/01/01&lt;/edition&gt;&lt;keywords&gt;&lt;keyword&gt;Anesthesia and Analgesia&lt;/keyword&gt;&lt;keyword&gt;Anesthesia, Inhalation&lt;/keyword&gt;&lt;keyword&gt;Ether, Ethyl&lt;/keyword&gt;&lt;/keywords&gt;&lt;dates&gt;&lt;year&gt;1955&lt;/year&gt;&lt;pub-dates&gt;&lt;date&gt;Jan 1&lt;/date&gt;&lt;/pub-dates&gt;&lt;/dates&gt;&lt;isbn&gt;0002-9955 (Print)&amp;#xD;0002-9955 (Linking)&lt;/isbn&gt;&lt;accession-num&gt;13211306&lt;/accession-num&gt;&lt;urls&gt;&lt;/urls&gt;&lt;remote-database-provider&gt;NLM&lt;/remote-database-provider&gt;&lt;language&gt;eng&lt;/language&gt;&lt;/record&gt;&lt;/Cite&gt;&lt;/EndNote&gt;</w:instrText>
      </w:r>
      <w:r>
        <w:fldChar w:fldCharType="separate"/>
      </w:r>
      <w:r>
        <w:rPr>
          <w:noProof/>
        </w:rPr>
        <w:t>(Artusio 1955)</w:t>
      </w:r>
      <w:r>
        <w:fldChar w:fldCharType="end"/>
      </w:r>
      <w:r w:rsidRPr="00A02C2E">
        <w:t xml:space="preserve"> or in a </w:t>
      </w:r>
      <w:r w:rsidR="003308AB" w:rsidRPr="00A02C2E">
        <w:t>paralyzed</w:t>
      </w:r>
      <w:r w:rsidRPr="00A02C2E">
        <w:t xml:space="preserve"> state using the isolated forear</w:t>
      </w:r>
      <w:r w:rsidR="00FC10E8">
        <w:t xml:space="preserve">m technique (IFT) </w:t>
      </w:r>
      <w:r>
        <w:fldChar w:fldCharType="begin"/>
      </w:r>
      <w:r>
        <w:instrText xml:space="preserve"> ADDIN EN.CITE &lt;EndNote&gt;&lt;Cite&gt;&lt;Author&gt;Tunstall&lt;/Author&gt;&lt;Year&gt;1977&lt;/Year&gt;&lt;RecNum&gt;2141&lt;/RecNum&gt;&lt;DisplayText&gt;(Tunstall 1977)&lt;/DisplayText&gt;&lt;record&gt;&lt;rec-number&gt;2141&lt;/rec-number&gt;&lt;foreign-keys&gt;&lt;key app="EN" db-id="0d0rdzzelzpst8eax0qpfpsywr0tw5evx9a9" timestamp="1362079568"&gt;2141&lt;/key&gt;&lt;/foreign-keys&gt;&lt;ref-type name="Journal Article"&gt;17&lt;/ref-type&gt;&lt;contributors&gt;&lt;authors&gt;&lt;author&gt;Tunstall, M. E.&lt;/author&gt;&lt;/authors&gt;&lt;/contributors&gt;&lt;titles&gt;&lt;title&gt;Detecting wakefulness during general anaesthesia for caesarean section&lt;/title&gt;&lt;secondary-title&gt;Br Med J&lt;/secondary-title&gt;&lt;/titles&gt;&lt;periodical&gt;&lt;full-title&gt;Br Med J&lt;/full-title&gt;&lt;/periodical&gt;&lt;pages&gt;1321&lt;/pages&gt;&lt;volume&gt;1&lt;/volume&gt;&lt;number&gt;6072&lt;/number&gt;&lt;edition&gt;1977/05/21&lt;/edition&gt;&lt;keywords&gt;&lt;keyword&gt;Acoustic Stimulation&lt;/keyword&gt;&lt;keyword&gt;Anesthesia, Obstetrical/ methods&lt;/keyword&gt;&lt;keyword&gt;Awareness&lt;/keyword&gt;&lt;keyword&gt;Cesarean Section&lt;/keyword&gt;&lt;keyword&gt;Cognition&lt;/keyword&gt;&lt;keyword&gt;Female&lt;/keyword&gt;&lt;keyword&gt;Humans&lt;/keyword&gt;&lt;keyword&gt;Pregnancy&lt;/keyword&gt;&lt;keyword&gt;Reaction Time&lt;/keyword&gt;&lt;/keywords&gt;&lt;dates&gt;&lt;year&gt;1977&lt;/year&gt;&lt;pub-dates&gt;&lt;date&gt;May 21&lt;/date&gt;&lt;/pub-dates&gt;&lt;/dates&gt;&lt;isbn&gt;0007-1447 (Print)&amp;#xD;0007-1447 (Linking)&lt;/isbn&gt;&lt;accession-num&gt;861598&lt;/accession-num&gt;&lt;urls&gt;&lt;/urls&gt;&lt;custom1&gt;no&lt;/custom1&gt;&lt;custom2&gt;Additional&lt;/custom2&gt;&lt;custom3&gt;no&lt;/custom3&gt;&lt;custom4&gt;additional&lt;/custom4&gt;&lt;custom5&gt;maybe&lt;/custom5&gt;&lt;custom6&gt;no&lt;/custom6&gt;&lt;custom7&gt;not sent out&lt;/custom7&gt;&lt;remote-database-provider&gt;NLM&lt;/remote-database-provider&gt;&lt;language&gt;eng&lt;/language&gt;&lt;modified-date&gt;no&lt;/modified-date&gt;&lt;/record&gt;&lt;/Cite&gt;&lt;/EndNote&gt;</w:instrText>
      </w:r>
      <w:r>
        <w:fldChar w:fldCharType="separate"/>
      </w:r>
      <w:r>
        <w:rPr>
          <w:noProof/>
        </w:rPr>
        <w:t>(Tunstall 1977)</w:t>
      </w:r>
      <w:r>
        <w:fldChar w:fldCharType="end"/>
      </w:r>
      <w:r w:rsidR="009666ED">
        <w:t xml:space="preserve">; </w:t>
      </w:r>
      <w:r w:rsidR="009666ED">
        <w:fldChar w:fldCharType="begin">
          <w:fldData xml:space="preserve">PEVuZE5vdGU+PENpdGU+PEF1dGhvcj5SdXNzZWxsPC9BdXRob3I+PFllYXI+MTk4NTwvWWVhcj48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</w:fldData>
        </w:fldChar>
      </w:r>
      <w:r w:rsidR="00255461">
        <w:instrText xml:space="preserve"> ADDIN EN.CITE </w:instrText>
      </w:r>
      <w:r w:rsidR="00255461">
        <w:fldChar w:fldCharType="begin">
          <w:fldData xml:space="preserve">PEVuZE5vdGU+PENpdGU+PEF1dGhvcj5SdXNzZWxsPC9BdXRob3I+PFllYXI+MTk4NTwvWWVhcj48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</w:fldData>
        </w:fldChar>
      </w:r>
      <w:r w:rsidR="00255461">
        <w:instrText xml:space="preserve"> ADDIN EN.CITE.DATA </w:instrText>
      </w:r>
      <w:r w:rsidR="00255461">
        <w:fldChar w:fldCharType="end"/>
      </w:r>
      <w:r w:rsidR="009666ED">
        <w:fldChar w:fldCharType="separate"/>
      </w:r>
      <w:r w:rsidR="00255461">
        <w:rPr>
          <w:noProof/>
        </w:rPr>
        <w:t>(Russell 1985)</w:t>
      </w:r>
      <w:r w:rsidR="009666ED">
        <w:fldChar w:fldCharType="end"/>
      </w:r>
      <w:r w:rsidRPr="00A02C2E">
        <w:t>. Controversy exists as to whether this response to complex commands (wakefulness) refl</w:t>
      </w:r>
      <w:r w:rsidR="00255461">
        <w:t xml:space="preserve">ects consciousness </w:t>
      </w:r>
      <w:r w:rsidR="00255461">
        <w:fldChar w:fldCharType="begin"/>
      </w:r>
      <w:r w:rsidR="00255461">
        <w:instrText xml:space="preserve"> ADDIN EN.CITE &lt;EndNote&gt;&lt;Cite&gt;&lt;Author&gt;Sanders&lt;/Author&gt;&lt;Year&gt;2012&lt;/Year&gt;&lt;RecNum&gt;2942&lt;/RecNum&gt;&lt;DisplayText&gt;(Sanders, Tononi et al. 2012)&lt;/DisplayText&gt;&lt;record&gt;&lt;rec-number&gt;2942&lt;/rec-number&gt;&lt;foreign-keys&gt;&lt;key app="EN" db-id="0d0rdzzelzpst8eax0qpfpsywr0tw5evx9a9" timestamp="1399320190"&gt;2942&lt;/key&gt;&lt;/foreign-keys&gt;&lt;ref-type name="Journal Article"&gt;17&lt;/ref-type&gt;&lt;contributors&gt;&lt;authors&gt;&lt;author&gt;Sanders, R. D.&lt;/author&gt;&lt;author&gt;Tononi, G.&lt;/author&gt;&lt;author&gt;Laureys, S.&lt;/author&gt;&lt;author&gt;Sleigh, J. W.&lt;/author&gt;&lt;/authors&gt;&lt;/contributors&gt;&lt;auth-address&gt;Department of Anaesthetics, Intensive Care &amp;amp; Pain Medicine, Imperial College London, London, United Kingdom. robert.sanders@imperial.ac.uk&lt;/auth-address&gt;&lt;titles&gt;&lt;title&gt;Unresponsiveness not equal unconsciousness&lt;/title&gt;&lt;secondary-title&gt;Anesthesiology&lt;/secondary-title&gt;&lt;/titles&gt;&lt;periodical&gt;&lt;full-title&gt;Anesthesiology&lt;/full-title&gt;&lt;/periodical&gt;&lt;pages&gt;946-59&lt;/pages&gt;&lt;volume&gt;116&lt;/volume&gt;&lt;number&gt;4&lt;/number&gt;&lt;edition&gt;2012/02/09&lt;/edition&gt;&lt;keywords&gt;&lt;keyword&gt;Anesthesia/methods&lt;/keyword&gt;&lt;keyword&gt;Animals&lt;/keyword&gt;&lt;keyword&gt;Consciousness/ physiology&lt;/keyword&gt;&lt;keyword&gt;Dreams/physiology/psychology&lt;/keyword&gt;&lt;keyword&gt;Electroencephalography/methods/psychology&lt;/keyword&gt;&lt;keyword&gt;Humans&lt;/keyword&gt;&lt;keyword&gt;Sleep/physiology&lt;/keyword&gt;&lt;keyword&gt;Unconsciousness/ physiopathology/psychology&lt;/keyword&gt;&lt;keyword&gt;Wakefulness/physiology&lt;/keyword&gt;&lt;/keywords&gt;&lt;dates&gt;&lt;year&gt;2012&lt;/year&gt;&lt;pub-dates&gt;&lt;date&gt;Apr&lt;/date&gt;&lt;/pub-dates&gt;&lt;/dates&gt;&lt;isbn&gt;1528-1175 (Electronic)&amp;#xD;0003-3022 (Linking)&lt;/isbn&gt;&lt;accession-num&gt;22314293&lt;/accession-num&gt;&lt;urls&gt;&lt;/urls&gt;&lt;custom2&gt;3311716&lt;/custom2&gt;&lt;electronic-resource-num&gt;10.1097/ALN.0b013e318249d0a7&lt;/electronic-resource-num&gt;&lt;remote-database-provider&gt;NLM&lt;/remote-database-provider&gt;&lt;language&gt;eng&lt;/language&gt;&lt;/record&gt;&lt;/Cite&gt;&lt;/EndNote&gt;</w:instrText>
      </w:r>
      <w:r w:rsidR="00255461">
        <w:fldChar w:fldCharType="separate"/>
      </w:r>
      <w:r w:rsidR="00255461">
        <w:rPr>
          <w:noProof/>
        </w:rPr>
        <w:t>(Sanders, Tononi et al. 2012)</w:t>
      </w:r>
      <w:r w:rsidR="00255461">
        <w:fldChar w:fldCharType="end"/>
      </w:r>
      <w:r w:rsidRPr="00A02C2E">
        <w:t xml:space="preserve">; </w:t>
      </w:r>
      <w:proofErr w:type="spellStart"/>
      <w:r w:rsidRPr="00A02C2E">
        <w:t>Alkire</w:t>
      </w:r>
      <w:proofErr w:type="spellEnd"/>
      <w:r w:rsidRPr="00A02C2E">
        <w:t xml:space="preserve"> 2008; </w:t>
      </w:r>
      <w:r w:rsidR="00255461">
        <w:fldChar w:fldCharType="begin"/>
      </w:r>
      <w:r w:rsidR="00255461">
        <w:instrText xml:space="preserve"> ADDIN EN.CITE &lt;EndNote&gt;&lt;Cite&gt;&lt;Author&gt;Pandit&lt;/Author&gt;&lt;Year&gt;2013&lt;/Year&gt;&lt;RecNum&gt;2390&lt;/RecNum&gt;&lt;DisplayText&gt;(Pandit 2013)&lt;/DisplayText&gt;&lt;record&gt;&lt;rec-number&gt;2390&lt;/rec-number&gt;&lt;foreign-keys&gt;&lt;key app="EN" db-id="0d0rdzzelzpst8eax0qpfpsywr0tw5evx9a9" timestamp="1384217472"&gt;2390&lt;/key&gt;&lt;/foreign-keys&gt;&lt;ref-type name="Journal Article"&gt;17&lt;/ref-type&gt;&lt;contributors&gt;&lt;authors&gt;&lt;author&gt;Pandit, J. J.&lt;/author&gt;&lt;/authors&gt;&lt;/contributors&gt;&lt;titles&gt;&lt;title&gt;Isolated forearm – or isolated brain? Interpreting responses during anaesthesia – or ‘dysanaesthesia’&lt;/title&gt;&lt;secondary-title&gt;Anaesthesia&lt;/secondary-title&gt;&lt;/titles&gt;&lt;periodical&gt;&lt;full-title&gt;Anaesthesia&lt;/full-title&gt;&lt;/periodical&gt;&lt;pages&gt;995-1000&lt;/pages&gt;&lt;volume&gt;68&lt;/volume&gt;&lt;number&gt;10&lt;/number&gt;&lt;dates&gt;&lt;year&gt;2013&lt;/year&gt;&lt;/dates&gt;&lt;isbn&gt;1365-2044&lt;/isbn&gt;&lt;urls&gt;&lt;related-urls&gt;&lt;url&gt;http://dx.doi.org/10.1111/anae.12361&lt;/url&gt;&lt;/related-urls&gt;&lt;/urls&gt;&lt;electronic-resource-num&gt;10.1111/anae.12361&lt;/electronic-resource-num&gt;&lt;/record&gt;&lt;/Cite&gt;&lt;/EndNote&gt;</w:instrText>
      </w:r>
      <w:r w:rsidR="00255461">
        <w:fldChar w:fldCharType="separate"/>
      </w:r>
      <w:r w:rsidR="00255461">
        <w:rPr>
          <w:noProof/>
        </w:rPr>
        <w:t>(Pandit 2013)</w:t>
      </w:r>
      <w:r w:rsidR="00255461">
        <w:fldChar w:fldCharType="end"/>
      </w:r>
      <w:r w:rsidR="00955B4F">
        <w:t xml:space="preserve">; </w:t>
      </w:r>
      <w:r w:rsidR="001167F9">
        <w:fldChar w:fldCharType="begin"/>
      </w:r>
      <w:r w:rsidR="001167F9">
        <w:instrText xml:space="preserve"> ADDIN EN.CITE &lt;EndNote&gt;&lt;Cite&gt;&lt;Author&gt;Russell&lt;/Author&gt;&lt;Year&gt;2015&lt;/Year&gt;&lt;RecNum&gt;3348&lt;/RecNum&gt;&lt;DisplayText&gt;(Russell and Wang 2015)&lt;/DisplayText&gt;&lt;record&gt;&lt;rec-number&gt;3348&lt;/rec-number&gt;&lt;foreign-keys&gt;&lt;key app="EN" db-id="0d0rdzzelzpst8eax0qpfpsywr0tw5evx9a9" timestamp="1428795484"&gt;3348&lt;/key&gt;&lt;/foreign-keys&gt;&lt;ref-type name="Journal Article"&gt;17&lt;/ref-type&gt;&lt;contributors&gt;&lt;authors&gt;&lt;author&gt;Russell, I. F.&lt;/author&gt;&lt;author&gt;Wang, M.&lt;/author&gt;&lt;/authors&gt;&lt;/contributors&gt;&lt;auth-address&gt;Hull, UK ifr@russell3.karoo.co.uk.&amp;#xD;Leicester, UK.&lt;/auth-address&gt;&lt;titles&gt;&lt;title&gt;The IFT (isolated forearm technique) and consciousness&lt;/title&gt;&lt;secondary-title&gt;Br J Anaesth&lt;/secondary-title&gt;&lt;/titles&gt;&lt;periodical&gt;&lt;full-title&gt;Br J Anaesth&lt;/full-title&gt;&lt;/periodical&gt;&lt;pages&gt;532&lt;/pages&gt;&lt;volume&gt;114&lt;/volume&gt;&lt;number&gt;3&lt;/number&gt;&lt;edition&gt;2015/02/20&lt;/edition&gt;&lt;dates&gt;&lt;year&gt;2015&lt;/year&gt;&lt;pub-dates&gt;&lt;date&gt;Mar&lt;/date&gt;&lt;/pub-dates&gt;&lt;/dates&gt;&lt;isbn&gt;1471-6771 (Electronic)&amp;#xD;0007-0912 (Linking)&lt;/isbn&gt;&lt;accession-num&gt;25694573&lt;/accession-num&gt;&lt;urls&gt;&lt;/urls&gt;&lt;electronic-resource-num&gt;10.1093/bja/aev024&lt;/electronic-resource-num&gt;&lt;remote-database-provider&gt;NLM&lt;/remote-database-provider&gt;&lt;language&gt;eng&lt;/language&gt;&lt;/record&gt;&lt;/Cite&gt;&lt;/EndNote&gt;</w:instrText>
      </w:r>
      <w:r w:rsidR="001167F9">
        <w:fldChar w:fldCharType="separate"/>
      </w:r>
      <w:r w:rsidR="001167F9">
        <w:rPr>
          <w:noProof/>
        </w:rPr>
        <w:t>(Russell and Wang 2015)</w:t>
      </w:r>
      <w:r w:rsidR="001167F9">
        <w:fldChar w:fldCharType="end"/>
      </w:r>
      <w:r w:rsidRPr="00A02C2E">
        <w:t>. Patients can be conscious and immobile. That is, they do not respond to complex command and they do not move during surgery even though they are awake or</w:t>
      </w:r>
      <w:r w:rsidR="00955B4F">
        <w:t xml:space="preserve"> conscious </w:t>
      </w:r>
      <w:r w:rsidR="00955B4F">
        <w:fldChar w:fldCharType="begin"/>
      </w:r>
      <w:r w:rsidR="00955B4F">
        <w:instrText xml:space="preserve"> ADDIN EN.CITE &lt;EndNote&gt;&lt;Cite&gt;&lt;Author&gt;Alkire&lt;/Author&gt;&lt;Year&gt;2008&lt;/Year&gt;&lt;RecNum&gt;70&lt;/RecNum&gt;&lt;DisplayText&gt;(Alkire, Hudetz et al. 2008)&lt;/DisplayText&gt;&lt;record&gt;&lt;rec-number&gt;70&lt;/rec-number&gt;&lt;foreign-keys&gt;&lt;key app="EN" db-id="0d0rdzzelzpst8eax0qpfpsywr0tw5evx9a9" timestamp="1362079567"&gt;70&lt;/key&gt;&lt;/foreign-keys&gt;&lt;ref-type name="Journal Article"&gt;17&lt;/ref-type&gt;&lt;contributors&gt;&lt;authors&gt;&lt;author&gt;Alkire, M. T.&lt;/author&gt;&lt;author&gt;Hudetz, A. G.&lt;/author&gt;&lt;author&gt;Tononi, G.&lt;/author&gt;&lt;/authors&gt;&lt;/contributors&gt;&lt;auth-address&gt;Department of Anesthesiology and the Center for the Neurobiology of Learning and Memory, University of California, Irvine, CA 92868, USA.&lt;/auth-address&gt;&lt;titles&gt;&lt;title&gt;Consciousness and anesthesia&lt;/title&gt;&lt;secondary-title&gt;Science&lt;/secondary-title&gt;&lt;/titles&gt;&lt;periodical&gt;&lt;full-title&gt;Science&lt;/full-title&gt;&lt;/periodical&gt;&lt;pages&gt;876-80&lt;/pages&gt;&lt;volume&gt;322&lt;/volume&gt;&lt;number&gt;5903&lt;/number&gt;&lt;edition&gt;2008/11/08&lt;/edition&gt;&lt;keywords&gt;&lt;keyword&gt;Anesthesia&lt;/keyword&gt;&lt;keyword&gt;Anesthetics/administration &amp;amp; dosage/ pharmacology&lt;/keyword&gt;&lt;keyword&gt;Animals&lt;/keyword&gt;&lt;keyword&gt;Cerebral Cortex/drug effects/ physiology&lt;/keyword&gt;&lt;keyword&gt;Consciousness&lt;/keyword&gt;&lt;keyword&gt;Electroencephalography&lt;/keyword&gt;&lt;keyword&gt;Humans&lt;/keyword&gt;&lt;keyword&gt;Memory/drug effects&lt;/keyword&gt;&lt;keyword&gt;Mental Processes/drug effects/physiology&lt;/keyword&gt;&lt;keyword&gt;Neurons/drug effects/physiology&lt;/keyword&gt;&lt;keyword&gt;Sleep/physiology&lt;/keyword&gt;&lt;keyword&gt;Thalamus/drug effects/ physiology&lt;/keyword&gt;&lt;keyword&gt;Unconsciousness&lt;/keyword&gt;&lt;/keywords&gt;&lt;dates&gt;&lt;year&gt;2008&lt;/year&gt;&lt;pub-dates&gt;&lt;date&gt;Nov 7&lt;/date&gt;&lt;/pub-dates&gt;&lt;/dates&gt;&lt;isbn&gt;1095-9203 (Electronic)&amp;#xD;0036-8075 (Linking)&lt;/isbn&gt;&lt;accession-num&gt;18988836&lt;/accession-num&gt;&lt;urls&gt;&lt;/urls&gt;&lt;custom2&gt;2743249&lt;/custom2&gt;&lt;electronic-resource-num&gt;10.1126/science.1149213&lt;/electronic-resource-num&gt;&lt;remote-database-provider&gt;NLM&lt;/remote-database-provider&gt;&lt;language&gt;eng&lt;/language&gt;&lt;/record&gt;&lt;/Cite&gt;&lt;/EndNote&gt;</w:instrText>
      </w:r>
      <w:r w:rsidR="00955B4F">
        <w:fldChar w:fldCharType="separate"/>
      </w:r>
      <w:r w:rsidR="00955B4F">
        <w:rPr>
          <w:noProof/>
        </w:rPr>
        <w:t>(Alkire, Hudetz et al. 2008)</w:t>
      </w:r>
      <w:r w:rsidR="00955B4F">
        <w:fldChar w:fldCharType="end"/>
      </w:r>
      <w:r w:rsidRPr="00A02C2E">
        <w:t xml:space="preserve">. This conscious state can occur with or without the use of neuromuscular blocking drugs, but is more likely with MR use. Detection of these episodes of consciousness is by postoperative interviews with an adjudication process.  </w:t>
      </w:r>
    </w:p>
    <w:p w:rsidR="004E5E6C" w:rsidRDefault="004E5E6C" w:rsidP="004E5E6C">
      <w:r>
        <w:t xml:space="preserve">Why it is important to do this review </w:t>
      </w:r>
    </w:p>
    <w:p w:rsidR="004E5E6C" w:rsidRDefault="004E5E6C" w:rsidP="004E5E6C">
      <w:r>
        <w:t xml:space="preserve">Initial reports of patient awareness were done without any formal classification system. A classification system of definite and possible awareness was introduced to improve the identification of awareness complications by </w:t>
      </w:r>
      <w:proofErr w:type="spellStart"/>
      <w:r>
        <w:t>Sebel</w:t>
      </w:r>
      <w:proofErr w:type="spellEnd"/>
      <w:r>
        <w:t xml:space="preserve"> et al (</w:t>
      </w:r>
      <w:proofErr w:type="spellStart"/>
      <w:r>
        <w:t>Sebel</w:t>
      </w:r>
      <w:proofErr w:type="spellEnd"/>
      <w:r>
        <w:t xml:space="preserve"> 2004). Eger and Sonner proposed that objective criteria be required (operating room staff corroborating patients’ memories) (Eger 2005). The authors responded that such a standard would underestimate the true frequency of awareness events (Eger and Sonner 2005). For this reason, the expert classification system that adjudicated patient reports into categories of “no </w:t>
      </w:r>
      <w:r>
        <w:lastRenderedPageBreak/>
        <w:t>awareness “</w:t>
      </w:r>
      <w:r w:rsidR="003308AB">
        <w:t>and” possible</w:t>
      </w:r>
      <w:r>
        <w:t xml:space="preserve"> and definite </w:t>
      </w:r>
      <w:r w:rsidR="003308AB">
        <w:t>awareness “was</w:t>
      </w:r>
      <w:r>
        <w:t xml:space="preserve"> introduced (</w:t>
      </w:r>
      <w:proofErr w:type="spellStart"/>
      <w:r>
        <w:t>Sebel</w:t>
      </w:r>
      <w:proofErr w:type="spellEnd"/>
      <w:r>
        <w:t xml:space="preserve"> 2004). Wang and colleagues have proposed a refinement of this binary classification of awareness as being either present or absent (Wang 2012). This classification includes a 6 level hierarchy from unconsciousness to consciousness that includes wakefulness, awareness, explicit and implicit memory, post-traumatic stress disorder (PTSD), perioperative dreams and nightmares (Table 2) Appendix 1. We believe that it is important to assess the relationship between intra-operative wakefulness, post-operative awareness and PTSD and interventions that can decrease these complications. Awareness and possibly wakefulness can lead to PTSD which is a serious condition that can greatly impair quality of life. It may influence patients to delay follow up medical care. In some patients it may be sufficiently</w:t>
      </w:r>
      <w:r w:rsidR="003308AB">
        <w:t xml:space="preserve"> severe as to lead to suicide. </w:t>
      </w:r>
      <w:r>
        <w:t xml:space="preserve"> </w:t>
      </w:r>
    </w:p>
    <w:p w:rsidR="004E5E6C" w:rsidRDefault="004E5E6C" w:rsidP="007520E9"/>
    <w:p w:rsidR="00955B4F" w:rsidRPr="00955B4F" w:rsidRDefault="00E14A8F" w:rsidP="00955B4F">
      <w:pPr>
        <w:pStyle w:val="EndNoteBibliography"/>
        <w:spacing w:after="0"/>
      </w:pPr>
      <w:r>
        <w:fldChar w:fldCharType="begin"/>
      </w:r>
      <w:r>
        <w:instrText xml:space="preserve"> ADDIN EN.REFLIST </w:instrText>
      </w:r>
      <w:r>
        <w:fldChar w:fldCharType="separate"/>
      </w:r>
      <w:r w:rsidR="00955B4F" w:rsidRPr="00955B4F">
        <w:t xml:space="preserve">Alkire, M. T., A. G. Hudetz and G. Tononi (2008). "Consciousness and anesthesia." </w:t>
      </w:r>
      <w:r w:rsidR="00955B4F" w:rsidRPr="00955B4F">
        <w:rPr>
          <w:u w:val="single"/>
        </w:rPr>
        <w:t>Science</w:t>
      </w:r>
      <w:r w:rsidR="00955B4F" w:rsidRPr="00955B4F">
        <w:t xml:space="preserve"> </w:t>
      </w:r>
      <w:r w:rsidR="00955B4F" w:rsidRPr="00955B4F">
        <w:rPr>
          <w:b/>
        </w:rPr>
        <w:t>322</w:t>
      </w:r>
      <w:r w:rsidR="00955B4F" w:rsidRPr="00955B4F">
        <w:t>(5903): 876-880.</w:t>
      </w:r>
    </w:p>
    <w:p w:rsidR="00955B4F" w:rsidRPr="00955B4F" w:rsidRDefault="00955B4F" w:rsidP="00955B4F">
      <w:pPr>
        <w:pStyle w:val="EndNoteBibliography"/>
        <w:spacing w:after="0"/>
      </w:pPr>
      <w:r w:rsidRPr="00955B4F">
        <w:t>Andrade, J. (2011). Letter to: A. Messina 5th June 2011. P. Comm]. School of Psychology, Cognition Institute, Plymouth University, UK.</w:t>
      </w:r>
    </w:p>
    <w:p w:rsidR="00955B4F" w:rsidRPr="00955B4F" w:rsidRDefault="00955B4F" w:rsidP="00955B4F">
      <w:pPr>
        <w:pStyle w:val="EndNoteBibliography"/>
        <w:spacing w:after="0"/>
      </w:pPr>
      <w:r w:rsidRPr="00955B4F">
        <w:t xml:space="preserve">Artusio, J. F., Jr. (1955). "Ether analgesia during major surgery." </w:t>
      </w:r>
      <w:r w:rsidRPr="00955B4F">
        <w:rPr>
          <w:u w:val="single"/>
        </w:rPr>
        <w:t>J Am Med Assoc</w:t>
      </w:r>
      <w:r w:rsidRPr="00955B4F">
        <w:t xml:space="preserve"> </w:t>
      </w:r>
      <w:r w:rsidRPr="00955B4F">
        <w:rPr>
          <w:b/>
        </w:rPr>
        <w:t>157</w:t>
      </w:r>
      <w:r w:rsidRPr="00955B4F">
        <w:t>(1): 33-36.</w:t>
      </w:r>
    </w:p>
    <w:p w:rsidR="00955B4F" w:rsidRPr="00955B4F" w:rsidRDefault="00955B4F" w:rsidP="00955B4F">
      <w:pPr>
        <w:pStyle w:val="EndNoteBibliography"/>
        <w:spacing w:after="0"/>
      </w:pPr>
      <w:r w:rsidRPr="00955B4F">
        <w:t xml:space="preserve">Bailey, A. R. and J. G. Jones (1997). "Patients' memories of events during general anaesthesia." </w:t>
      </w:r>
      <w:r w:rsidRPr="00955B4F">
        <w:rPr>
          <w:u w:val="single"/>
        </w:rPr>
        <w:t>Anaesthesia</w:t>
      </w:r>
      <w:r w:rsidRPr="00955B4F">
        <w:t xml:space="preserve"> </w:t>
      </w:r>
      <w:r w:rsidRPr="00955B4F">
        <w:rPr>
          <w:b/>
        </w:rPr>
        <w:t>52</w:t>
      </w:r>
      <w:r w:rsidRPr="00955B4F">
        <w:t>(5): 460-476.</w:t>
      </w:r>
    </w:p>
    <w:p w:rsidR="00955B4F" w:rsidRPr="00955B4F" w:rsidRDefault="00955B4F" w:rsidP="00955B4F">
      <w:pPr>
        <w:pStyle w:val="EndNoteBibliography"/>
        <w:spacing w:after="0"/>
      </w:pPr>
      <w:r w:rsidRPr="00955B4F">
        <w:t xml:space="preserve">Blacher, R. S. (1975). On awakening paralyzed during surgery. A syndrome of traumatic neurosis. </w:t>
      </w:r>
      <w:r w:rsidRPr="00955B4F">
        <w:rPr>
          <w:u w:val="single"/>
        </w:rPr>
        <w:t>JAMA : the journal of the American Medical Association</w:t>
      </w:r>
      <w:r w:rsidRPr="00955B4F">
        <w:t xml:space="preserve">. </w:t>
      </w:r>
      <w:r w:rsidRPr="00955B4F">
        <w:rPr>
          <w:b/>
        </w:rPr>
        <w:t xml:space="preserve">234: </w:t>
      </w:r>
      <w:r w:rsidRPr="00955B4F">
        <w:t>67-68.</w:t>
      </w:r>
    </w:p>
    <w:p w:rsidR="00955B4F" w:rsidRPr="00955B4F" w:rsidRDefault="00955B4F" w:rsidP="00955B4F">
      <w:pPr>
        <w:pStyle w:val="EndNoteBibliography"/>
        <w:spacing w:after="0"/>
      </w:pPr>
      <w:r w:rsidRPr="00955B4F">
        <w:t>Browne, A. R and C. a. t. t. o. n. D. V (1973). "Awareness during anaesthesia: a comparison of anaesthesia with nitrous oxide-oxygen and nitrous oxide-oxygen with innovar."</w:t>
      </w:r>
    </w:p>
    <w:p w:rsidR="00955B4F" w:rsidRPr="00955B4F" w:rsidRDefault="00955B4F" w:rsidP="00955B4F">
      <w:pPr>
        <w:pStyle w:val="EndNoteBibliography"/>
        <w:spacing w:after="0"/>
      </w:pPr>
      <w:r w:rsidRPr="00955B4F">
        <w:t xml:space="preserve">Davidson, A. J. (2007). "The aims of anesthesia in infants: the relevance of philosophy, psychology and a little evidence." </w:t>
      </w:r>
      <w:r w:rsidRPr="00955B4F">
        <w:rPr>
          <w:u w:val="single"/>
        </w:rPr>
        <w:t>Paediatr Anaesth</w:t>
      </w:r>
      <w:r w:rsidRPr="00955B4F">
        <w:t xml:space="preserve"> </w:t>
      </w:r>
      <w:r w:rsidRPr="00955B4F">
        <w:rPr>
          <w:b/>
        </w:rPr>
        <w:t>17</w:t>
      </w:r>
      <w:r w:rsidRPr="00955B4F">
        <w:t>(2): 102-108.</w:t>
      </w:r>
    </w:p>
    <w:p w:rsidR="00955B4F" w:rsidRPr="00955B4F" w:rsidRDefault="00955B4F" w:rsidP="00955B4F">
      <w:pPr>
        <w:pStyle w:val="EndNoteBibliography"/>
        <w:spacing w:after="0"/>
      </w:pPr>
      <w:r w:rsidRPr="00955B4F">
        <w:t xml:space="preserve">Ekman, A., L. Brudin and R. Sandin (2004). A comparison of bispectral index and rapidly extracted auditory evoked potentials index responses to noxious stimulation during sevoflurane anesthesia. </w:t>
      </w:r>
      <w:r w:rsidRPr="00955B4F">
        <w:rPr>
          <w:u w:val="single"/>
        </w:rPr>
        <w:t>Anesth Analg</w:t>
      </w:r>
      <w:r w:rsidRPr="00955B4F">
        <w:t xml:space="preserve">. </w:t>
      </w:r>
      <w:r w:rsidRPr="00955B4F">
        <w:rPr>
          <w:b/>
        </w:rPr>
        <w:t xml:space="preserve">99: </w:t>
      </w:r>
      <w:r w:rsidRPr="00955B4F">
        <w:t>1141-1146, table of contents.</w:t>
      </w:r>
    </w:p>
    <w:p w:rsidR="00955B4F" w:rsidRPr="00955B4F" w:rsidRDefault="00955B4F" w:rsidP="00955B4F">
      <w:pPr>
        <w:pStyle w:val="EndNoteBibliography"/>
        <w:spacing w:after="0"/>
      </w:pPr>
      <w:r w:rsidRPr="00955B4F">
        <w:t xml:space="preserve">Flaishon, R., A. Windsor, J. Sigl and P. S. Sebel (1997). Recovery of consciousness after thiopental or propofol. Bispectral index and isolated forearm technique. </w:t>
      </w:r>
      <w:r w:rsidRPr="00955B4F">
        <w:rPr>
          <w:u w:val="single"/>
        </w:rPr>
        <w:t>Anesthesiology</w:t>
      </w:r>
      <w:r w:rsidRPr="00955B4F">
        <w:t xml:space="preserve">. </w:t>
      </w:r>
      <w:r w:rsidRPr="00955B4F">
        <w:rPr>
          <w:b/>
        </w:rPr>
        <w:t xml:space="preserve">86: </w:t>
      </w:r>
      <w:r w:rsidRPr="00955B4F">
        <w:t>613-619.</w:t>
      </w:r>
    </w:p>
    <w:p w:rsidR="00955B4F" w:rsidRPr="00955B4F" w:rsidRDefault="00955B4F" w:rsidP="00955B4F">
      <w:pPr>
        <w:pStyle w:val="EndNoteBibliography"/>
        <w:spacing w:after="0"/>
      </w:pPr>
      <w:r w:rsidRPr="00955B4F">
        <w:t xml:space="preserve">Ghoneim, M. M., R. I. Block, D. S. Sarasin, C. S. Davis and J. N. Marchman (2000). "Tape-recorded hypnosis instructions as adjuvant in the care of patients scheduled for third molar surgery." </w:t>
      </w:r>
      <w:r w:rsidRPr="00955B4F">
        <w:rPr>
          <w:u w:val="single"/>
        </w:rPr>
        <w:t>Anesth Analg</w:t>
      </w:r>
      <w:r w:rsidRPr="00955B4F">
        <w:t xml:space="preserve"> </w:t>
      </w:r>
      <w:r w:rsidRPr="00955B4F">
        <w:rPr>
          <w:b/>
        </w:rPr>
        <w:t>90</w:t>
      </w:r>
      <w:r w:rsidRPr="00955B4F">
        <w:t>(1): 64-68.</w:t>
      </w:r>
    </w:p>
    <w:p w:rsidR="00955B4F" w:rsidRPr="00955B4F" w:rsidRDefault="00955B4F" w:rsidP="00955B4F">
      <w:pPr>
        <w:pStyle w:val="EndNoteBibliography"/>
        <w:spacing w:after="0"/>
      </w:pPr>
      <w:r w:rsidRPr="00955B4F">
        <w:t xml:space="preserve">Jacobs, W. J. and L. Nadel (1985). "Stress-induced recovery of fears and phobias." </w:t>
      </w:r>
      <w:r w:rsidRPr="00955B4F">
        <w:rPr>
          <w:u w:val="single"/>
        </w:rPr>
        <w:t>Psychol Rev</w:t>
      </w:r>
      <w:r w:rsidRPr="00955B4F">
        <w:t xml:space="preserve"> </w:t>
      </w:r>
      <w:r w:rsidRPr="00955B4F">
        <w:rPr>
          <w:b/>
        </w:rPr>
        <w:t>92</w:t>
      </w:r>
      <w:r w:rsidRPr="00955B4F">
        <w:t>(4): 512-531.</w:t>
      </w:r>
    </w:p>
    <w:p w:rsidR="00955B4F" w:rsidRPr="00955B4F" w:rsidRDefault="00955B4F" w:rsidP="00955B4F">
      <w:pPr>
        <w:pStyle w:val="EndNoteBibliography"/>
        <w:spacing w:after="0"/>
      </w:pPr>
      <w:r w:rsidRPr="00955B4F">
        <w:t xml:space="preserve">Jones, J. G. (1994). "Memory of intraoperative events." </w:t>
      </w:r>
      <w:r w:rsidRPr="00955B4F">
        <w:rPr>
          <w:u w:val="single"/>
        </w:rPr>
        <w:t>BMJ</w:t>
      </w:r>
      <w:r w:rsidRPr="00955B4F">
        <w:t xml:space="preserve"> </w:t>
      </w:r>
      <w:r w:rsidRPr="00955B4F">
        <w:rPr>
          <w:b/>
        </w:rPr>
        <w:t>309</w:t>
      </w:r>
      <w:r w:rsidRPr="00955B4F">
        <w:t>(6960): 967-968.</w:t>
      </w:r>
    </w:p>
    <w:p w:rsidR="00955B4F" w:rsidRPr="00955B4F" w:rsidRDefault="00955B4F" w:rsidP="00955B4F">
      <w:pPr>
        <w:pStyle w:val="EndNoteBibliography"/>
        <w:spacing w:after="0"/>
      </w:pPr>
      <w:r w:rsidRPr="00955B4F">
        <w:t xml:space="preserve">Jones, J. G. (1994). "Perception and memory during general anaesthesia." </w:t>
      </w:r>
      <w:r w:rsidRPr="00955B4F">
        <w:rPr>
          <w:u w:val="single"/>
        </w:rPr>
        <w:t>Br J Anaesth</w:t>
      </w:r>
      <w:r w:rsidRPr="00955B4F">
        <w:t xml:space="preserve"> </w:t>
      </w:r>
      <w:r w:rsidRPr="00955B4F">
        <w:rPr>
          <w:b/>
        </w:rPr>
        <w:t>73</w:t>
      </w:r>
      <w:r w:rsidRPr="00955B4F">
        <w:t>(1): 31-37.</w:t>
      </w:r>
    </w:p>
    <w:p w:rsidR="00955B4F" w:rsidRPr="00955B4F" w:rsidRDefault="00955B4F" w:rsidP="00955B4F">
      <w:pPr>
        <w:pStyle w:val="EndNoteBibliography"/>
        <w:spacing w:after="0"/>
      </w:pPr>
      <w:r w:rsidRPr="00955B4F">
        <w:t xml:space="preserve">Laureys, S., F. Perrin and S. Bredart (2007). "Self-consciousness in non-communicative patients." </w:t>
      </w:r>
      <w:r w:rsidRPr="00955B4F">
        <w:rPr>
          <w:u w:val="single"/>
        </w:rPr>
        <w:t>Conscious Cogn</w:t>
      </w:r>
      <w:r w:rsidRPr="00955B4F">
        <w:t xml:space="preserve"> </w:t>
      </w:r>
      <w:r w:rsidRPr="00955B4F">
        <w:rPr>
          <w:b/>
        </w:rPr>
        <w:t>16</w:t>
      </w:r>
      <w:r w:rsidRPr="00955B4F">
        <w:t>(3): 722-741; discussion 742-725.</w:t>
      </w:r>
    </w:p>
    <w:p w:rsidR="00955B4F" w:rsidRPr="00955B4F" w:rsidRDefault="00955B4F" w:rsidP="00955B4F">
      <w:pPr>
        <w:pStyle w:val="EndNoteBibliography"/>
        <w:spacing w:after="0"/>
      </w:pPr>
      <w:r w:rsidRPr="00955B4F">
        <w:t xml:space="preserve">LeDoux, J. E. (2007). Emotional memory. </w:t>
      </w:r>
      <w:r w:rsidRPr="00955B4F">
        <w:rPr>
          <w:u w:val="single"/>
        </w:rPr>
        <w:t>Scholarpedia</w:t>
      </w:r>
      <w:r w:rsidRPr="00955B4F">
        <w:t xml:space="preserve">. </w:t>
      </w:r>
      <w:r w:rsidRPr="00955B4F">
        <w:rPr>
          <w:b/>
        </w:rPr>
        <w:t xml:space="preserve">2: </w:t>
      </w:r>
      <w:r w:rsidRPr="00955B4F">
        <w:t>1806-1806.</w:t>
      </w:r>
    </w:p>
    <w:p w:rsidR="00955B4F" w:rsidRPr="00955B4F" w:rsidRDefault="00955B4F" w:rsidP="00955B4F">
      <w:pPr>
        <w:pStyle w:val="EndNoteBibliography"/>
        <w:spacing w:after="0"/>
      </w:pPr>
      <w:r w:rsidRPr="00955B4F">
        <w:t xml:space="preserve">Manecke, G. R., Jr. and D. P. Vezina (2009). "Perioperative transthoracic echocardiography: "universal acid"?" </w:t>
      </w:r>
      <w:r w:rsidRPr="00955B4F">
        <w:rPr>
          <w:u w:val="single"/>
        </w:rPr>
        <w:t>J Cardiothorac Vasc Anesth</w:t>
      </w:r>
      <w:r w:rsidRPr="00955B4F">
        <w:t xml:space="preserve"> </w:t>
      </w:r>
      <w:r w:rsidRPr="00955B4F">
        <w:rPr>
          <w:b/>
        </w:rPr>
        <w:t>23</w:t>
      </w:r>
      <w:r w:rsidRPr="00955B4F">
        <w:t>(4): 447-449.</w:t>
      </w:r>
    </w:p>
    <w:p w:rsidR="00955B4F" w:rsidRPr="00955B4F" w:rsidRDefault="00955B4F" w:rsidP="00955B4F">
      <w:pPr>
        <w:pStyle w:val="EndNoteBibliography"/>
        <w:spacing w:after="0"/>
      </w:pPr>
      <w:r w:rsidRPr="00955B4F">
        <w:t xml:space="preserve">Maurtua, M. A., A. Deogaonkar, M. H. Bakri, E. Mascha, J. Na, J. Foss, D. I. Sessler, M. Lotto, Z. Ebrahim and A. Schubert (2008). "Dosing of remifentanil to prevent movement during craniotomy in the absence of neuromuscular blockade." </w:t>
      </w:r>
      <w:r w:rsidRPr="00955B4F">
        <w:rPr>
          <w:u w:val="single"/>
        </w:rPr>
        <w:t>J Neurosurg Anesthesiol</w:t>
      </w:r>
      <w:r w:rsidRPr="00955B4F">
        <w:t xml:space="preserve"> </w:t>
      </w:r>
      <w:r w:rsidRPr="00955B4F">
        <w:rPr>
          <w:b/>
        </w:rPr>
        <w:t>20</w:t>
      </w:r>
      <w:r w:rsidRPr="00955B4F">
        <w:t>(4): 221-225.</w:t>
      </w:r>
    </w:p>
    <w:p w:rsidR="00955B4F" w:rsidRPr="00955B4F" w:rsidRDefault="00955B4F" w:rsidP="00955B4F">
      <w:pPr>
        <w:pStyle w:val="EndNoteBibliography"/>
        <w:spacing w:after="0"/>
      </w:pPr>
      <w:r w:rsidRPr="00955B4F">
        <w:t xml:space="preserve">Messina, A. (1996). "Awareness in anaesthesia: a personal view." </w:t>
      </w:r>
      <w:r w:rsidRPr="00955B4F">
        <w:rPr>
          <w:u w:val="single"/>
        </w:rPr>
        <w:t>Memory and Awareness in Anaesthesia III</w:t>
      </w:r>
      <w:r w:rsidRPr="00955B4F">
        <w:t>.</w:t>
      </w:r>
    </w:p>
    <w:p w:rsidR="00955B4F" w:rsidRPr="00955B4F" w:rsidRDefault="00955B4F" w:rsidP="00955B4F">
      <w:pPr>
        <w:pStyle w:val="EndNoteBibliography"/>
        <w:spacing w:after="0"/>
      </w:pPr>
      <w:r w:rsidRPr="00955B4F">
        <w:lastRenderedPageBreak/>
        <w:t xml:space="preserve">Pandit, J. J. (2013). "Isolated forearm – or isolated brain? Interpreting responses during anaesthesia – or ‘dysanaesthesia’." </w:t>
      </w:r>
      <w:r w:rsidRPr="00955B4F">
        <w:rPr>
          <w:u w:val="single"/>
        </w:rPr>
        <w:t>Anaesthesia</w:t>
      </w:r>
      <w:r w:rsidRPr="00955B4F">
        <w:t xml:space="preserve"> </w:t>
      </w:r>
      <w:r w:rsidRPr="00955B4F">
        <w:rPr>
          <w:b/>
        </w:rPr>
        <w:t>68</w:t>
      </w:r>
      <w:r w:rsidRPr="00955B4F">
        <w:t>(10): 995-1000.</w:t>
      </w:r>
    </w:p>
    <w:p w:rsidR="00955B4F" w:rsidRPr="00955B4F" w:rsidRDefault="00955B4F" w:rsidP="00955B4F">
      <w:pPr>
        <w:pStyle w:val="EndNoteBibliography"/>
        <w:spacing w:after="0"/>
      </w:pPr>
      <w:r w:rsidRPr="00955B4F">
        <w:t xml:space="preserve">Rovee-Collier, C. and K. Cuevas (2009). "Multiple memory systems are unnecessary to account for infant memory development: an ecological model." </w:t>
      </w:r>
      <w:r w:rsidRPr="00955B4F">
        <w:rPr>
          <w:u w:val="single"/>
        </w:rPr>
        <w:t>Dev Psychol</w:t>
      </w:r>
      <w:r w:rsidRPr="00955B4F">
        <w:t xml:space="preserve"> </w:t>
      </w:r>
      <w:r w:rsidRPr="00955B4F">
        <w:rPr>
          <w:b/>
        </w:rPr>
        <w:t>45</w:t>
      </w:r>
      <w:r w:rsidRPr="00955B4F">
        <w:t>(1): 160-174.</w:t>
      </w:r>
    </w:p>
    <w:p w:rsidR="00955B4F" w:rsidRPr="00955B4F" w:rsidRDefault="00955B4F" w:rsidP="00955B4F">
      <w:pPr>
        <w:pStyle w:val="EndNoteBibliography"/>
        <w:spacing w:after="0"/>
      </w:pPr>
      <w:r w:rsidRPr="00955B4F">
        <w:t xml:space="preserve">Rudy, J. W. and P. Morledge (1994). "Ontogeny of contextual fear conditioning in rats: implications for consolidation, infantile amnesia, and hippocampal system function." </w:t>
      </w:r>
      <w:r w:rsidRPr="00955B4F">
        <w:rPr>
          <w:u w:val="single"/>
        </w:rPr>
        <w:t>Behavioral Neuroscience</w:t>
      </w:r>
      <w:r w:rsidRPr="00955B4F">
        <w:t xml:space="preserve"> </w:t>
      </w:r>
      <w:r w:rsidRPr="00955B4F">
        <w:rPr>
          <w:b/>
        </w:rPr>
        <w:t>108</w:t>
      </w:r>
      <w:r w:rsidRPr="00955B4F">
        <w:t>(2): 227-234.</w:t>
      </w:r>
    </w:p>
    <w:p w:rsidR="00955B4F" w:rsidRPr="00955B4F" w:rsidRDefault="00955B4F" w:rsidP="00955B4F">
      <w:pPr>
        <w:pStyle w:val="EndNoteBibliography"/>
        <w:spacing w:after="0"/>
      </w:pPr>
      <w:r w:rsidRPr="00955B4F">
        <w:t xml:space="preserve">Russell, I. F. (1985). "Balanced anesthesia: does it anesthetize?" </w:t>
      </w:r>
      <w:r w:rsidRPr="00955B4F">
        <w:rPr>
          <w:u w:val="single"/>
        </w:rPr>
        <w:t>Anesthesia &amp; Analgesia</w:t>
      </w:r>
      <w:r w:rsidRPr="00955B4F">
        <w:t xml:space="preserve"> </w:t>
      </w:r>
      <w:r w:rsidRPr="00955B4F">
        <w:rPr>
          <w:b/>
        </w:rPr>
        <w:t>64</w:t>
      </w:r>
      <w:r w:rsidRPr="00955B4F">
        <w:t>(9): 941-942.</w:t>
      </w:r>
    </w:p>
    <w:p w:rsidR="00955B4F" w:rsidRPr="00955B4F" w:rsidRDefault="00955B4F" w:rsidP="00955B4F">
      <w:pPr>
        <w:pStyle w:val="EndNoteBibliography"/>
        <w:spacing w:after="0"/>
      </w:pPr>
      <w:r w:rsidRPr="00955B4F">
        <w:t xml:space="preserve">Russell, I. F. (1986). "Comparison of wakefulness with two anaesthetic regimens. Total i.v. v. balanced anaesthesia." </w:t>
      </w:r>
      <w:r w:rsidRPr="00955B4F">
        <w:rPr>
          <w:u w:val="single"/>
        </w:rPr>
        <w:t>British Journal of Anaesthesia</w:t>
      </w:r>
      <w:r w:rsidRPr="00955B4F">
        <w:t xml:space="preserve"> </w:t>
      </w:r>
      <w:r w:rsidRPr="00955B4F">
        <w:rPr>
          <w:b/>
        </w:rPr>
        <w:t>58</w:t>
      </w:r>
      <w:r w:rsidRPr="00955B4F">
        <w:t>(9): 965-968.</w:t>
      </w:r>
    </w:p>
    <w:p w:rsidR="00955B4F" w:rsidRPr="00955B4F" w:rsidRDefault="00955B4F" w:rsidP="00955B4F">
      <w:pPr>
        <w:pStyle w:val="EndNoteBibliography"/>
        <w:spacing w:after="0"/>
      </w:pPr>
      <w:r w:rsidRPr="00955B4F">
        <w:t xml:space="preserve">Russell, I. F. and M. Wang (2015). "The IFT (isolated forearm technique) and consciousness." </w:t>
      </w:r>
      <w:r w:rsidRPr="00955B4F">
        <w:rPr>
          <w:u w:val="single"/>
        </w:rPr>
        <w:t>Br J Anaesth</w:t>
      </w:r>
      <w:r w:rsidRPr="00955B4F">
        <w:t xml:space="preserve"> </w:t>
      </w:r>
      <w:r w:rsidRPr="00955B4F">
        <w:rPr>
          <w:b/>
        </w:rPr>
        <w:t>114</w:t>
      </w:r>
      <w:r w:rsidRPr="00955B4F">
        <w:t>(3): 532.</w:t>
      </w:r>
    </w:p>
    <w:p w:rsidR="00955B4F" w:rsidRPr="00955B4F" w:rsidRDefault="00955B4F" w:rsidP="00955B4F">
      <w:pPr>
        <w:pStyle w:val="EndNoteBibliography"/>
        <w:spacing w:after="0"/>
      </w:pPr>
      <w:r w:rsidRPr="00955B4F">
        <w:t xml:space="preserve">Sanders, R. D., G. Tononi, S. Laureys and J. W. Sleigh (2012). "Unresponsiveness not equal unconsciousness." </w:t>
      </w:r>
      <w:r w:rsidRPr="00955B4F">
        <w:rPr>
          <w:u w:val="single"/>
        </w:rPr>
        <w:t>Anesthesiology</w:t>
      </w:r>
      <w:r w:rsidRPr="00955B4F">
        <w:t xml:space="preserve"> </w:t>
      </w:r>
      <w:r w:rsidRPr="00955B4F">
        <w:rPr>
          <w:b/>
        </w:rPr>
        <w:t>116</w:t>
      </w:r>
      <w:r w:rsidRPr="00955B4F">
        <w:t>(4): 946-959.</w:t>
      </w:r>
    </w:p>
    <w:p w:rsidR="00955B4F" w:rsidRPr="00955B4F" w:rsidRDefault="00955B4F" w:rsidP="00955B4F">
      <w:pPr>
        <w:pStyle w:val="EndNoteBibliography"/>
        <w:spacing w:after="0"/>
      </w:pPr>
      <w:r w:rsidRPr="00955B4F">
        <w:t xml:space="preserve">Schwender, D., E. Faber-Zullig, W. Fett, S. Klasing, U. Finsterer, E. Poppel and K. Peter (1994). "Mid-latency auditory evoked potentials in humans during anesthesia with S (+) ketamine--a double-blind, randomized comparison with racemic ketamine." </w:t>
      </w:r>
      <w:r w:rsidRPr="00955B4F">
        <w:rPr>
          <w:u w:val="single"/>
        </w:rPr>
        <w:t>Anesth Analg</w:t>
      </w:r>
      <w:r w:rsidRPr="00955B4F">
        <w:t xml:space="preserve"> </w:t>
      </w:r>
      <w:r w:rsidRPr="00955B4F">
        <w:rPr>
          <w:b/>
        </w:rPr>
        <w:t>78</w:t>
      </w:r>
      <w:r w:rsidRPr="00955B4F">
        <w:t>(2): 267-274.</w:t>
      </w:r>
    </w:p>
    <w:p w:rsidR="00955B4F" w:rsidRPr="00955B4F" w:rsidRDefault="00955B4F" w:rsidP="00955B4F">
      <w:pPr>
        <w:pStyle w:val="EndNoteBibliography"/>
        <w:spacing w:after="0"/>
      </w:pPr>
      <w:r w:rsidRPr="00955B4F">
        <w:t xml:space="preserve">Tunstall, M. E. (1977). "Detecting wakefulness during general anaesthesia for caesarean section." </w:t>
      </w:r>
      <w:r w:rsidRPr="00955B4F">
        <w:rPr>
          <w:u w:val="single"/>
        </w:rPr>
        <w:t>Br Med J</w:t>
      </w:r>
      <w:r w:rsidRPr="00955B4F">
        <w:t xml:space="preserve"> </w:t>
      </w:r>
      <w:r w:rsidRPr="00955B4F">
        <w:rPr>
          <w:b/>
        </w:rPr>
        <w:t>1</w:t>
      </w:r>
      <w:r w:rsidRPr="00955B4F">
        <w:t>(6072): 1321.</w:t>
      </w:r>
    </w:p>
    <w:p w:rsidR="00955B4F" w:rsidRPr="00955B4F" w:rsidRDefault="00955B4F" w:rsidP="00955B4F">
      <w:pPr>
        <w:pStyle w:val="EndNoteBibliography"/>
        <w:spacing w:after="0"/>
      </w:pPr>
      <w:r w:rsidRPr="00955B4F">
        <w:t xml:space="preserve">Wang, M. (1999). The psychological consequences of awareness during surgery. </w:t>
      </w:r>
      <w:r w:rsidRPr="00955B4F">
        <w:rPr>
          <w:u w:val="single"/>
        </w:rPr>
        <w:t>Memory and Awareness in Anaesthesia IV</w:t>
      </w:r>
      <w:r w:rsidRPr="00955B4F">
        <w:t>. V. D. J. A. N. D. E. F. Jordan C, Imperial College Press</w:t>
      </w:r>
      <w:r w:rsidRPr="00955B4F">
        <w:rPr>
          <w:b/>
        </w:rPr>
        <w:t xml:space="preserve">: </w:t>
      </w:r>
      <w:r w:rsidRPr="00955B4F">
        <w:t>315-324.</w:t>
      </w:r>
    </w:p>
    <w:p w:rsidR="00955B4F" w:rsidRPr="00955B4F" w:rsidRDefault="00955B4F" w:rsidP="00955B4F">
      <w:pPr>
        <w:pStyle w:val="EndNoteBibliography"/>
      </w:pPr>
      <w:r w:rsidRPr="00955B4F">
        <w:t xml:space="preserve">Zhang, C., L. Xu, Y. Q. Ma, Y. X. Sun, Y. H. Li, L. Zhang, C. S. Feng, B. Luo, Z. L. Zhao, J. R. Guo, Y. J. Jin, G. Wu, W. Yuan, Z. G. Yuan and Y. Yue (2011). "Bispectral index monitoring prevent awareness during total intravenous anesthesia: a prospective, randomized, double-blinded, multi-center controlled trial." </w:t>
      </w:r>
      <w:r w:rsidRPr="00955B4F">
        <w:rPr>
          <w:u w:val="single"/>
        </w:rPr>
        <w:t>Chin Med J (Engl)</w:t>
      </w:r>
      <w:r w:rsidRPr="00955B4F">
        <w:t xml:space="preserve"> </w:t>
      </w:r>
      <w:r w:rsidRPr="00955B4F">
        <w:rPr>
          <w:b/>
        </w:rPr>
        <w:t>124</w:t>
      </w:r>
      <w:r w:rsidRPr="00955B4F">
        <w:t>(22): 3664-3669.</w:t>
      </w:r>
    </w:p>
    <w:p w:rsidR="001C4128" w:rsidRDefault="00E14A8F" w:rsidP="007520E9">
      <w:r>
        <w:fldChar w:fldCharType="end"/>
      </w:r>
    </w:p>
    <w:sectPr w:rsidR="001C412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59BA" w:rsidRDefault="00C459BA" w:rsidP="00C459BA">
      <w:pPr>
        <w:spacing w:after="0" w:line="240" w:lineRule="auto"/>
      </w:pPr>
      <w:r>
        <w:separator/>
      </w:r>
    </w:p>
  </w:endnote>
  <w:endnote w:type="continuationSeparator" w:id="0">
    <w:p w:rsidR="00C459BA" w:rsidRDefault="00C459BA" w:rsidP="00C45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59BA" w:rsidRDefault="00C459BA" w:rsidP="00C459BA">
      <w:pPr>
        <w:spacing w:after="0" w:line="240" w:lineRule="auto"/>
      </w:pPr>
      <w:r>
        <w:separator/>
      </w:r>
    </w:p>
  </w:footnote>
  <w:footnote w:type="continuationSeparator" w:id="0">
    <w:p w:rsidR="00C459BA" w:rsidRDefault="00C459BA" w:rsidP="00C459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59BA" w:rsidRDefault="00C459BA">
    <w:pPr>
      <w:pStyle w:val="Header"/>
    </w:pPr>
    <w:r w:rsidRPr="00C459BA">
      <w:t xml:space="preserve">Psychological </w:t>
    </w:r>
    <w:proofErr w:type="spellStart"/>
    <w:r w:rsidRPr="00C459BA">
      <w:t>sequelae&amp;Light</w:t>
    </w:r>
    <w:proofErr w:type="spellEnd"/>
    <w:r w:rsidRPr="00C459BA">
      <w:t xml:space="preserve"> anaesthesia.docx</w:t>
    </w:r>
    <w:r>
      <w:tab/>
    </w:r>
    <w:r w:rsidR="003308AB">
      <w:tab/>
    </w:r>
    <w:r>
      <w:t xml:space="preserve">Page </w:t>
    </w:r>
    <w:r>
      <w:rPr>
        <w:b/>
        <w:bCs/>
      </w:rPr>
      <w:fldChar w:fldCharType="begin"/>
    </w:r>
    <w:r>
      <w:rPr>
        <w:b/>
        <w:bCs/>
      </w:rPr>
      <w:instrText xml:space="preserve"> PAGE  \* Arabic  \* MERGEFORMAT </w:instrText>
    </w:r>
    <w:r>
      <w:rPr>
        <w:b/>
        <w:bCs/>
      </w:rPr>
      <w:fldChar w:fldCharType="separate"/>
    </w:r>
    <w:r w:rsidR="009D6FA3">
      <w:rPr>
        <w:b/>
        <w:bCs/>
        <w:noProof/>
      </w:rPr>
      <w:t>4</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9D6FA3">
      <w:rPr>
        <w:b/>
        <w:bCs/>
        <w:noProof/>
      </w:rPr>
      <w:t>4</w:t>
    </w:r>
    <w:r>
      <w:rPr>
        <w:b/>
        <w:bCs/>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0rdzzelzpst8eax0qpfpsywr0tw5evx9a9&quot;&gt;Cochrane Universal  merge 2016&lt;record-ids&gt;&lt;item&gt;70&lt;/item&gt;&lt;item&gt;116&lt;/item&gt;&lt;item&gt;145&lt;/item&gt;&lt;item&gt;228&lt;/item&gt;&lt;item&gt;534&lt;/item&gt;&lt;item&gt;690&lt;/item&gt;&lt;item&gt;750&lt;/item&gt;&lt;item&gt;847&lt;/item&gt;&lt;item&gt;1092&lt;/item&gt;&lt;item&gt;1152&lt;/item&gt;&lt;item&gt;1153&lt;/item&gt;&lt;item&gt;1313&lt;/item&gt;&lt;item&gt;1492&lt;/item&gt;&lt;item&gt;1810&lt;/item&gt;&lt;item&gt;1827&lt;/item&gt;&lt;item&gt;1828&lt;/item&gt;&lt;item&gt;2141&lt;/item&gt;&lt;item&gt;2218&lt;/item&gt;&lt;item&gt;2219&lt;/item&gt;&lt;item&gt;2390&lt;/item&gt;&lt;item&gt;2694&lt;/item&gt;&lt;item&gt;2931&lt;/item&gt;&lt;item&gt;2942&lt;/item&gt;&lt;item&gt;3348&lt;/item&gt;&lt;item&gt;3375&lt;/item&gt;&lt;item&gt;3377&lt;/item&gt;&lt;item&gt;3381&lt;/item&gt;&lt;item&gt;3382&lt;/item&gt;&lt;item&gt;3383&lt;/item&gt;&lt;item&gt;3384&lt;/item&gt;&lt;/record-ids&gt;&lt;/item&gt;&lt;/Libraries&gt;"/>
  </w:docVars>
  <w:rsids>
    <w:rsidRoot w:val="007520E9"/>
    <w:rsid w:val="00050750"/>
    <w:rsid w:val="001167F9"/>
    <w:rsid w:val="00255461"/>
    <w:rsid w:val="00292972"/>
    <w:rsid w:val="002C3323"/>
    <w:rsid w:val="00313102"/>
    <w:rsid w:val="003308AB"/>
    <w:rsid w:val="004E5E6C"/>
    <w:rsid w:val="00522E86"/>
    <w:rsid w:val="005B5BC0"/>
    <w:rsid w:val="006D5FDB"/>
    <w:rsid w:val="006F3482"/>
    <w:rsid w:val="007520E9"/>
    <w:rsid w:val="00793422"/>
    <w:rsid w:val="007D1F51"/>
    <w:rsid w:val="00875D2B"/>
    <w:rsid w:val="009468B8"/>
    <w:rsid w:val="00955B4F"/>
    <w:rsid w:val="009666ED"/>
    <w:rsid w:val="009D6FA3"/>
    <w:rsid w:val="00A02C2E"/>
    <w:rsid w:val="00A90787"/>
    <w:rsid w:val="00B06E34"/>
    <w:rsid w:val="00B12FD7"/>
    <w:rsid w:val="00C459BA"/>
    <w:rsid w:val="00C961D3"/>
    <w:rsid w:val="00D028C7"/>
    <w:rsid w:val="00D06F7D"/>
    <w:rsid w:val="00D8659B"/>
    <w:rsid w:val="00E14A8F"/>
    <w:rsid w:val="00E27F01"/>
    <w:rsid w:val="00FC1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B0EB0"/>
  <w15:chartTrackingRefBased/>
  <w15:docId w15:val="{F93CD85A-A203-4BA3-8F16-4BB066AC6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4A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4A8F"/>
    <w:rPr>
      <w:rFonts w:ascii="Calibri" w:hAnsi="Calibri"/>
      <w:noProof/>
    </w:rPr>
  </w:style>
  <w:style w:type="paragraph" w:customStyle="1" w:styleId="EndNoteBibliography">
    <w:name w:val="EndNote Bibliography"/>
    <w:basedOn w:val="Normal"/>
    <w:link w:val="EndNoteBibliographyChar"/>
    <w:rsid w:val="00E14A8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4A8F"/>
    <w:rPr>
      <w:rFonts w:ascii="Calibri" w:hAnsi="Calibri"/>
      <w:noProof/>
    </w:rPr>
  </w:style>
  <w:style w:type="character" w:styleId="CommentReference">
    <w:name w:val="annotation reference"/>
    <w:basedOn w:val="DefaultParagraphFont"/>
    <w:uiPriority w:val="99"/>
    <w:semiHidden/>
    <w:unhideWhenUsed/>
    <w:rsid w:val="00A02C2E"/>
    <w:rPr>
      <w:sz w:val="16"/>
      <w:szCs w:val="16"/>
    </w:rPr>
  </w:style>
  <w:style w:type="paragraph" w:styleId="CommentText">
    <w:name w:val="annotation text"/>
    <w:basedOn w:val="Normal"/>
    <w:link w:val="CommentTextChar"/>
    <w:uiPriority w:val="99"/>
    <w:semiHidden/>
    <w:unhideWhenUsed/>
    <w:rsid w:val="00A02C2E"/>
    <w:pPr>
      <w:spacing w:after="200" w:line="240" w:lineRule="auto"/>
    </w:pPr>
    <w:rPr>
      <w:sz w:val="20"/>
      <w:szCs w:val="20"/>
      <w:lang w:val="en-GB"/>
    </w:rPr>
  </w:style>
  <w:style w:type="character" w:customStyle="1" w:styleId="CommentTextChar">
    <w:name w:val="Comment Text Char"/>
    <w:basedOn w:val="DefaultParagraphFont"/>
    <w:link w:val="CommentText"/>
    <w:uiPriority w:val="99"/>
    <w:semiHidden/>
    <w:rsid w:val="00A02C2E"/>
    <w:rPr>
      <w:sz w:val="20"/>
      <w:szCs w:val="20"/>
      <w:lang w:val="en-GB"/>
    </w:rPr>
  </w:style>
  <w:style w:type="paragraph" w:styleId="Header">
    <w:name w:val="header"/>
    <w:basedOn w:val="Normal"/>
    <w:link w:val="HeaderChar"/>
    <w:uiPriority w:val="99"/>
    <w:unhideWhenUsed/>
    <w:rsid w:val="00C459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9BA"/>
  </w:style>
  <w:style w:type="paragraph" w:styleId="Footer">
    <w:name w:val="footer"/>
    <w:basedOn w:val="Normal"/>
    <w:link w:val="FooterChar"/>
    <w:uiPriority w:val="99"/>
    <w:unhideWhenUsed/>
    <w:rsid w:val="00C459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4</Pages>
  <Words>4957</Words>
  <Characters>2825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Messina</dc:creator>
  <cp:keywords/>
  <dc:description/>
  <cp:lastModifiedBy>Anthony Messina</cp:lastModifiedBy>
  <cp:revision>8</cp:revision>
  <dcterms:created xsi:type="dcterms:W3CDTF">2016-03-24T18:12:00Z</dcterms:created>
  <dcterms:modified xsi:type="dcterms:W3CDTF">2016-07-20T03:35:00Z</dcterms:modified>
</cp:coreProperties>
</file>